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9F7022">
      <w:pPr>
        <w:pStyle w:val="NormalWeb"/>
      </w:pPr>
      <w:r w:rsidRPr="009F7022">
        <w:rPr>
          <w:b/>
          <w:bCs/>
        </w:rPr>
        <w:t>Comments from the editors and reviewers:</w:t>
      </w:r>
      <w:r w:rsidRPr="009F7022">
        <w:br/>
      </w:r>
    </w:p>
    <w:p w:rsidR="009F7022" w:rsidRDefault="009F7022" w:rsidP="009F7022">
      <w:pPr>
        <w:pStyle w:val="NormalWeb"/>
        <w:numPr>
          <w:ilvl w:val="0"/>
          <w:numId w:val="1"/>
        </w:numPr>
      </w:pPr>
      <w:r w:rsidRPr="009F7022">
        <w:rPr>
          <w:b/>
          <w:bCs/>
        </w:rPr>
        <w:t>Reviewer 1</w:t>
      </w:r>
    </w:p>
    <w:p w:rsidR="009F7022" w:rsidRPr="009F7022" w:rsidRDefault="009F7022" w:rsidP="009F7022">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9F7022">
      <w:pPr>
        <w:rPr>
          <w:rFonts w:eastAsia="Times New Roman"/>
        </w:rPr>
      </w:pPr>
      <w:r w:rsidRPr="009F7022">
        <w:rPr>
          <w:rFonts w:eastAsia="Times New Roman"/>
        </w:rPr>
        <w:t>Major comments:</w:t>
      </w:r>
    </w:p>
    <w:p w:rsidR="009F7022" w:rsidRDefault="009F7022" w:rsidP="009F7022">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9F7022">
      <w:pPr>
        <w:rPr>
          <w:rFonts w:eastAsia="Times New Roman"/>
        </w:rPr>
      </w:pPr>
    </w:p>
    <w:p w:rsidR="00F86AA1" w:rsidRPr="003D5729" w:rsidRDefault="003D5729" w:rsidP="009F7022">
      <w:pPr>
        <w:rPr>
          <w:rFonts w:eastAsia="Times New Roman"/>
          <w:color w:val="7030A0"/>
        </w:rPr>
      </w:pPr>
      <w:r w:rsidRPr="003D5729">
        <w:rPr>
          <w:rFonts w:eastAsia="Times New Roman"/>
          <w:color w:val="7030A0"/>
        </w:rPr>
        <w:t>Will summarize later</w:t>
      </w:r>
    </w:p>
    <w:p w:rsidR="00F86AA1" w:rsidRDefault="00F86AA1" w:rsidP="009F7022">
      <w:pPr>
        <w:rPr>
          <w:rFonts w:eastAsia="Times New Roman"/>
        </w:rPr>
      </w:pPr>
    </w:p>
    <w:p w:rsidR="00F86AA1" w:rsidRPr="009F7022" w:rsidRDefault="00F86AA1"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813C24" w:rsidRPr="00CB1C3F" w:rsidRDefault="00044A4C" w:rsidP="00813C24">
      <w:pPr>
        <w:pStyle w:val="xmsonormal"/>
        <w:rPr>
          <w:color w:val="FF0000"/>
        </w:rPr>
      </w:pPr>
      <w:r w:rsidRPr="00CB1C3F">
        <w:rPr>
          <w:color w:val="FF0000"/>
        </w:rPr>
        <w:t>This is a fair comment. We cut down the size of the analysis part and only keep the essence of the results.</w:t>
      </w:r>
      <w:r w:rsidR="00813C24" w:rsidRPr="00CB1C3F">
        <w:rPr>
          <w:color w:val="FF0000"/>
        </w:rPr>
        <w:t xml:space="preserve"> We answer the questions raised by this comment in following aspects:</w:t>
      </w:r>
    </w:p>
    <w:p w:rsidR="00813C24" w:rsidRPr="00CB1C3F" w:rsidRDefault="00813C24" w:rsidP="00813C24">
      <w:pPr>
        <w:pStyle w:val="xmsonormal"/>
        <w:numPr>
          <w:ilvl w:val="0"/>
          <w:numId w:val="6"/>
        </w:numPr>
        <w:rPr>
          <w:color w:val="FF0000"/>
        </w:rPr>
      </w:pPr>
      <w:r w:rsidRPr="00CB1C3F">
        <w:rPr>
          <w:color w:val="FF0000"/>
        </w:rPr>
        <w:t>Is it trivial to study the naive greedy tactic?</w:t>
      </w:r>
    </w:p>
    <w:p w:rsidR="000E24BD" w:rsidRDefault="00BE65A5" w:rsidP="00813C24">
      <w:pPr>
        <w:pStyle w:val="xmsonormal"/>
        <w:rPr>
          <w:color w:val="FF0000"/>
        </w:rPr>
      </w:pPr>
      <w:r>
        <w:rPr>
          <w:color w:val="FF0000"/>
        </w:rPr>
        <w:t>We also mak</w:t>
      </w:r>
      <w:r w:rsidR="000E24BD">
        <w:rPr>
          <w:color w:val="FF0000"/>
        </w:rPr>
        <w:t>e some clarification</w:t>
      </w:r>
      <w:r>
        <w:rPr>
          <w:color w:val="FF0000"/>
        </w:rPr>
        <w:t>s</w:t>
      </w:r>
      <w:r w:rsidR="000E24BD">
        <w:rPr>
          <w:color w:val="FF0000"/>
        </w:rPr>
        <w:t xml:space="preserve"> in our responses to the </w:t>
      </w:r>
      <w:r>
        <w:rPr>
          <w:color w:val="FF0000"/>
        </w:rPr>
        <w:t xml:space="preserve">comment 2.1 and 2.7. We also add the corresponding explanations in the main text in </w:t>
      </w:r>
      <w:r>
        <w:rPr>
          <w:color w:val="7030A0"/>
        </w:rPr>
        <w:t>section.</w:t>
      </w:r>
    </w:p>
    <w:p w:rsidR="00044A4C" w:rsidRPr="00CB1C3F" w:rsidRDefault="00813C24" w:rsidP="00813C24">
      <w:pPr>
        <w:pStyle w:val="xmsonormal"/>
        <w:rPr>
          <w:color w:val="FF0000"/>
        </w:rPr>
      </w:pPr>
      <w:r w:rsidRPr="00CB1C3F">
        <w:rPr>
          <w:color w:val="FF0000"/>
        </w:rPr>
        <w:t>G</w:t>
      </w:r>
      <w:r w:rsidR="00044A4C" w:rsidRPr="00CB1C3F">
        <w:rPr>
          <w:color w:val="FF0000"/>
        </w:rPr>
        <w:t xml:space="preserve">reedy tactic is the default tactic that </w:t>
      </w:r>
      <w:r w:rsidR="001F7DCE">
        <w:rPr>
          <w:color w:val="FF0000"/>
        </w:rPr>
        <w:t>many</w:t>
      </w:r>
      <w:r w:rsidR="00044A4C" w:rsidRPr="00CB1C3F">
        <w:rPr>
          <w:color w:val="FF0000"/>
        </w:rPr>
        <w:t xml:space="preserve"> transit planning apps </w:t>
      </w:r>
      <w:r w:rsidR="001F7DCE">
        <w:rPr>
          <w:color w:val="FF0000"/>
        </w:rPr>
        <w:t xml:space="preserve">(for example, Google Map and Transit) </w:t>
      </w:r>
      <w:r w:rsidR="00044A4C" w:rsidRPr="00CB1C3F">
        <w:rPr>
          <w:color w:val="FF0000"/>
        </w:rPr>
        <w:t>suppose their users to use. The default scenario of using a transit planning apps is: the app will provide a home departure time / leaving time calculated from real-time data</w:t>
      </w:r>
      <w:r w:rsidR="00DC3C89" w:rsidRPr="00CB1C3F">
        <w:rPr>
          <w:color w:val="FF0000"/>
        </w:rPr>
        <w:t xml:space="preserve">; many apps will not consider the risk of missing a bus during talking and use a greedy tactic to suggest leaving time. </w:t>
      </w:r>
      <w:r w:rsidR="005557D6" w:rsidRPr="00CB1C3F">
        <w:rPr>
          <w:color w:val="FF0000"/>
        </w:rPr>
        <w:t xml:space="preserve">This means that many apps are expecting users to arrive the same second as the bus is expected to arrive. </w:t>
      </w:r>
      <w:r w:rsidR="00DC3C89" w:rsidRPr="00CB1C3F">
        <w:rPr>
          <w:color w:val="FF0000"/>
        </w:rPr>
        <w:t xml:space="preserve">Meanwhile, if users do not realize the risk and choose to believe the results of the transit apps, this user will automatically use a greedy tactic. We think this is one of the contributions of the paper: transit apps which use greedy tactic to calculate their recommended home departure time are not trustworthy, and we provided a </w:t>
      </w:r>
      <w:r w:rsidR="005557D6" w:rsidRPr="00CB1C3F">
        <w:rPr>
          <w:color w:val="FF0000"/>
        </w:rPr>
        <w:t>systematic</w:t>
      </w:r>
      <w:r w:rsidR="00DC3C89" w:rsidRPr="00CB1C3F">
        <w:rPr>
          <w:color w:val="FF0000"/>
        </w:rPr>
        <w:t xml:space="preserve"> way to prove this </w:t>
      </w:r>
      <w:r w:rsidR="005557D6" w:rsidRPr="00CB1C3F">
        <w:rPr>
          <w:color w:val="FF0000"/>
        </w:rPr>
        <w:t xml:space="preserve">claim </w:t>
      </w:r>
      <w:r w:rsidR="00DC3C89" w:rsidRPr="00CB1C3F">
        <w:rPr>
          <w:color w:val="FF0000"/>
        </w:rPr>
        <w:t xml:space="preserve">based on the actual real-time data the transit apps are using. </w:t>
      </w:r>
      <w:r w:rsidR="00EB3268" w:rsidRPr="001F7DCE">
        <w:rPr>
          <w:color w:val="7030A0"/>
        </w:rPr>
        <w:t>We als</w:t>
      </w:r>
      <w:r w:rsidR="00962596" w:rsidRPr="001F7DCE">
        <w:rPr>
          <w:color w:val="7030A0"/>
        </w:rPr>
        <w:t>o added more justification in section 3.4.4.</w:t>
      </w:r>
    </w:p>
    <w:p w:rsidR="005557D6" w:rsidRPr="00CB1C3F" w:rsidRDefault="005557D6" w:rsidP="00813C24">
      <w:pPr>
        <w:pStyle w:val="xmsonormal"/>
        <w:numPr>
          <w:ilvl w:val="0"/>
          <w:numId w:val="6"/>
        </w:numPr>
        <w:rPr>
          <w:color w:val="FF0000"/>
        </w:rPr>
      </w:pPr>
    </w:p>
    <w:p w:rsidR="00044A4C" w:rsidRPr="00044A4C" w:rsidRDefault="00044A4C" w:rsidP="00044A4C">
      <w:pPr>
        <w:rPr>
          <w:rFonts w:eastAsia="Times New Roman"/>
        </w:rPr>
      </w:pPr>
    </w:p>
    <w:p w:rsidR="005179D0" w:rsidRDefault="009F7022" w:rsidP="005179D0">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5179D0">
      <w:pPr>
        <w:pStyle w:val="ListParagraph"/>
        <w:ind w:left="0"/>
        <w:rPr>
          <w:rFonts w:eastAsia="Times New Roman"/>
        </w:rPr>
      </w:pPr>
    </w:p>
    <w:p w:rsidR="009F7022" w:rsidRDefault="005179D0" w:rsidP="00D91DDC">
      <w:pPr>
        <w:rPr>
          <w:rFonts w:eastAsia="Times New Roman"/>
          <w:color w:val="7030A0"/>
        </w:rPr>
      </w:pPr>
      <w:r w:rsidRPr="003D5729">
        <w:rPr>
          <w:rFonts w:eastAsia="Times New Roman"/>
          <w:color w:val="7030A0"/>
        </w:rPr>
        <w:t>This is a good suggestion and we</w:t>
      </w:r>
      <w:r w:rsidR="00CB1C3F">
        <w:rPr>
          <w:rFonts w:eastAsia="Times New Roman"/>
          <w:color w:val="7030A0"/>
        </w:rPr>
        <w:t xml:space="preserve"> removed the former section 2.1 and organize the literature review </w:t>
      </w:r>
      <w:r w:rsidR="00E05411">
        <w:rPr>
          <w:rFonts w:eastAsia="Times New Roman"/>
          <w:color w:val="7030A0"/>
        </w:rPr>
        <w:t xml:space="preserve">exactly </w:t>
      </w:r>
      <w:r w:rsidR="009A33B8">
        <w:rPr>
          <w:rFonts w:eastAsia="Times New Roman"/>
          <w:color w:val="7030A0"/>
        </w:rPr>
        <w:t>as the reviewer sug</w:t>
      </w:r>
      <w:r w:rsidR="00E05411">
        <w:rPr>
          <w:rFonts w:eastAsia="Times New Roman"/>
          <w:color w:val="7030A0"/>
        </w:rPr>
        <w:t xml:space="preserve">gested: we first review the methods of quantifying; we delete most discussions about the survey and move their costs to the corresponding studies in section 2.2 to make the discussion more relevant. </w:t>
      </w:r>
      <w:r w:rsidR="000C544F">
        <w:rPr>
          <w:rFonts w:eastAsia="Times New Roman"/>
          <w:color w:val="7030A0"/>
        </w:rPr>
        <w:t>We thank the reviewer again for the great suggestion.</w:t>
      </w:r>
    </w:p>
    <w:p w:rsidR="000C544F" w:rsidRDefault="000C544F" w:rsidP="00D91DDC">
      <w:pPr>
        <w:rPr>
          <w:color w:val="C00000"/>
        </w:rPr>
      </w:pPr>
      <w:r>
        <w:rPr>
          <w:rFonts w:eastAsia="Times New Roman"/>
          <w:color w:val="7030A0"/>
        </w:rPr>
        <w:tab/>
        <w:t xml:space="preserve">We also added a new “Findings” section in section 2.2 to report relevant studies’ findings. We first discuss prior studies’ conclusions about the RTI’s positive impact on the perceived waiting time and actual waiting time. Then we discuss other </w:t>
      </w:r>
      <w:r w:rsidR="005062F6">
        <w:rPr>
          <w:rFonts w:eastAsia="Times New Roman"/>
          <w:color w:val="7030A0"/>
        </w:rPr>
        <w:t>conclusions that concluded RTI has limited impact on the perceived waiting time and actual waiting time. Finally, we continue the discussion by demonstrating the academic gap in this area and the motivation of the paper.</w:t>
      </w:r>
      <w:r w:rsidR="002052FE">
        <w:rPr>
          <w:rFonts w:eastAsia="Times New Roman"/>
          <w:color w:val="7030A0"/>
        </w:rPr>
        <w:t xml:space="preserve"> We believe the literature review is </w:t>
      </w:r>
      <w:r w:rsidR="00F10462">
        <w:rPr>
          <w:rFonts w:eastAsia="Times New Roman"/>
          <w:color w:val="7030A0"/>
        </w:rPr>
        <w:t xml:space="preserve">now </w:t>
      </w:r>
      <w:r w:rsidR="002052FE">
        <w:rPr>
          <w:rFonts w:eastAsia="Times New Roman"/>
          <w:color w:val="7030A0"/>
        </w:rPr>
        <w:t xml:space="preserve">more </w:t>
      </w:r>
      <w:r w:rsidR="0074585D">
        <w:rPr>
          <w:rFonts w:eastAsia="Times New Roman"/>
          <w:color w:val="7030A0"/>
        </w:rPr>
        <w:t xml:space="preserve">complete and </w:t>
      </w:r>
      <w:r w:rsidR="002052FE">
        <w:rPr>
          <w:rFonts w:eastAsia="Times New Roman"/>
          <w:color w:val="7030A0"/>
        </w:rPr>
        <w:t xml:space="preserve">relevant </w:t>
      </w:r>
      <w:r w:rsidR="0074585D">
        <w:rPr>
          <w:rFonts w:eastAsia="Times New Roman"/>
          <w:color w:val="7030A0"/>
        </w:rPr>
        <w:t xml:space="preserve">to the topic of this paper with the useful </w:t>
      </w:r>
      <w:r w:rsidR="0045692F">
        <w:rPr>
          <w:rFonts w:eastAsia="Times New Roman"/>
          <w:color w:val="7030A0"/>
        </w:rPr>
        <w:t>supplements</w:t>
      </w:r>
      <w:r w:rsidR="0074585D">
        <w:rPr>
          <w:rFonts w:eastAsia="Times New Roman"/>
          <w:color w:val="7030A0"/>
        </w:rPr>
        <w:t xml:space="preserve"> proposed by the reviewers. </w:t>
      </w:r>
    </w:p>
    <w:p w:rsidR="00D91DDC" w:rsidRDefault="00D91DDC" w:rsidP="00D91DDC">
      <w:pPr>
        <w:rPr>
          <w:color w:val="C00000"/>
        </w:rPr>
      </w:pPr>
    </w:p>
    <w:p w:rsidR="00D91DDC" w:rsidRDefault="00D91DDC" w:rsidP="00D91DDC">
      <w:pPr>
        <w:rPr>
          <w:color w:val="C00000"/>
        </w:rPr>
      </w:pPr>
    </w:p>
    <w:p w:rsidR="00D91DDC" w:rsidRPr="00D91DDC" w:rsidRDefault="00D91DDC" w:rsidP="00D91DDC">
      <w:pPr>
        <w:rPr>
          <w:color w:val="C00000"/>
        </w:rPr>
      </w:pPr>
    </w:p>
    <w:p w:rsidR="009F7022" w:rsidRDefault="009F7022" w:rsidP="009F7022">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5179D0">
      <w:pPr>
        <w:rPr>
          <w:rFonts w:eastAsia="Times New Roman"/>
        </w:rPr>
      </w:pPr>
    </w:p>
    <w:p w:rsidR="00317B24" w:rsidRDefault="005179D0" w:rsidP="005179D0">
      <w:pPr>
        <w:rPr>
          <w:rFonts w:eastAsia="Times New Roman"/>
          <w:color w:val="7030A0"/>
        </w:rPr>
      </w:pPr>
      <w:r w:rsidRPr="003D5729">
        <w:rPr>
          <w:rFonts w:eastAsia="Times New Roman"/>
          <w:color w:val="7030A0"/>
        </w:rPr>
        <w:t>Thank you for pointing this out. We added these</w:t>
      </w:r>
      <w:r w:rsidR="001C1FC6">
        <w:rPr>
          <w:rFonts w:eastAsia="Times New Roman"/>
          <w:color w:val="7030A0"/>
        </w:rPr>
        <w:t xml:space="preserve"> </w:t>
      </w:r>
      <w:r w:rsidR="00AE723B">
        <w:rPr>
          <w:rFonts w:eastAsia="Times New Roman"/>
          <w:color w:val="7030A0"/>
        </w:rPr>
        <w:t xml:space="preserve">very </w:t>
      </w:r>
      <w:r w:rsidR="001C1FC6">
        <w:rPr>
          <w:rFonts w:eastAsia="Times New Roman"/>
          <w:color w:val="7030A0"/>
        </w:rPr>
        <w:t xml:space="preserve">useful references to the </w:t>
      </w:r>
      <w:r w:rsidR="00AE723B">
        <w:rPr>
          <w:rFonts w:eastAsia="Times New Roman"/>
          <w:color w:val="7030A0"/>
        </w:rPr>
        <w:t xml:space="preserve">corresponding part of </w:t>
      </w:r>
      <w:r w:rsidR="00D77D60">
        <w:rPr>
          <w:rFonts w:eastAsia="Times New Roman"/>
          <w:color w:val="7030A0"/>
        </w:rPr>
        <w:t xml:space="preserve">our analyses: </w:t>
      </w:r>
    </w:p>
    <w:p w:rsidR="005179D0" w:rsidRDefault="00317B24" w:rsidP="00317B24">
      <w:pPr>
        <w:pStyle w:val="ListParagraph"/>
        <w:numPr>
          <w:ilvl w:val="0"/>
          <w:numId w:val="10"/>
        </w:numPr>
        <w:rPr>
          <w:rFonts w:eastAsia="Times New Roman"/>
          <w:color w:val="7030A0"/>
        </w:rPr>
      </w:pPr>
      <w:r>
        <w:rPr>
          <w:rFonts w:eastAsia="Times New Roman"/>
          <w:color w:val="7030A0"/>
        </w:rPr>
        <w:t>W</w:t>
      </w:r>
      <w:r w:rsidR="00D77D60" w:rsidRPr="00317B24">
        <w:rPr>
          <w:rFonts w:eastAsia="Times New Roman"/>
          <w:color w:val="7030A0"/>
        </w:rPr>
        <w:t xml:space="preserve">e add </w:t>
      </w:r>
      <w:r>
        <w:rPr>
          <w:rFonts w:eastAsia="Times New Roman"/>
          <w:color w:val="7030A0"/>
        </w:rPr>
        <w:t>“</w:t>
      </w:r>
      <w:r w:rsidR="00D77D60" w:rsidRPr="00317B24">
        <w:rPr>
          <w:rFonts w:eastAsia="Times New Roman"/>
          <w:color w:val="7030A0"/>
        </w:rPr>
        <w:t>prediction horizon</w:t>
      </w:r>
      <w:r>
        <w:rPr>
          <w:rFonts w:eastAsia="Times New Roman"/>
          <w:color w:val="7030A0"/>
        </w:rPr>
        <w:t>”</w:t>
      </w:r>
      <w:r w:rsidR="00D77D60" w:rsidRPr="00317B24">
        <w:rPr>
          <w:rFonts w:eastAsia="Times New Roman"/>
          <w:color w:val="7030A0"/>
        </w:rPr>
        <w:t xml:space="preserve"> to </w:t>
      </w:r>
      <w:r>
        <w:rPr>
          <w:rFonts w:eastAsia="Times New Roman"/>
          <w:color w:val="7030A0"/>
        </w:rPr>
        <w:t xml:space="preserve">sections of </w:t>
      </w:r>
      <w:r w:rsidR="00D77D60" w:rsidRPr="00317B24">
        <w:rPr>
          <w:rFonts w:eastAsia="Times New Roman"/>
          <w:color w:val="7030A0"/>
        </w:rPr>
        <w:t xml:space="preserve">the </w:t>
      </w:r>
      <w:r>
        <w:rPr>
          <w:rFonts w:eastAsia="Times New Roman"/>
          <w:color w:val="7030A0"/>
        </w:rPr>
        <w:t>risk of missing bus and walking distance influence;</w:t>
      </w:r>
    </w:p>
    <w:p w:rsidR="00317B24" w:rsidRDefault="00317B24" w:rsidP="00317B24">
      <w:pPr>
        <w:pStyle w:val="ListParagraph"/>
        <w:numPr>
          <w:ilvl w:val="0"/>
          <w:numId w:val="10"/>
        </w:numPr>
        <w:rPr>
          <w:rFonts w:eastAsia="Times New Roman"/>
          <w:color w:val="7030A0"/>
        </w:rPr>
      </w:pPr>
      <w:r>
        <w:rPr>
          <w:rFonts w:eastAsia="Times New Roman"/>
          <w:color w:val="7030A0"/>
        </w:rPr>
        <w:t>We also add the citation of the two papers in the real-time when comparing prudent tactic optimal and schedule tactic.</w:t>
      </w:r>
    </w:p>
    <w:p w:rsidR="00317B24" w:rsidRDefault="00317B24" w:rsidP="00317B24">
      <w:pPr>
        <w:rPr>
          <w:rFonts w:eastAsia="Times New Roman"/>
          <w:color w:val="7030A0"/>
        </w:rPr>
      </w:pPr>
    </w:p>
    <w:p w:rsidR="00FD51BB" w:rsidRPr="00317B24" w:rsidRDefault="00317B24" w:rsidP="00317B24">
      <w:pPr>
        <w:rPr>
          <w:rFonts w:eastAsia="Times New Roman"/>
          <w:color w:val="7030A0"/>
        </w:rPr>
      </w:pPr>
      <w:r>
        <w:rPr>
          <w:rFonts w:eastAsia="Times New Roman"/>
          <w:color w:val="7030A0"/>
        </w:rPr>
        <w:t xml:space="preserve">Meanwhile, it is also noteworthy that the contexts of this paper’s and the mentioned two papers’ analyses are - although relevant – but </w:t>
      </w:r>
      <w:r w:rsidR="00F41F5C">
        <w:rPr>
          <w:rFonts w:eastAsia="Times New Roman"/>
          <w:color w:val="7030A0"/>
        </w:rPr>
        <w:t>very different. A major difference is the headway. As mentioned in the second paper, the four studied routes have average headway of 4 -7 minutes, which are much more frequent than COTA bus (10 – 30 minutes, average 15 minutes).</w:t>
      </w:r>
      <w:r w:rsidR="00FD51BB">
        <w:rPr>
          <w:rFonts w:eastAsia="Times New Roman"/>
          <w:color w:val="7030A0"/>
        </w:rPr>
        <w:t xml:space="preserve"> We also add this conclusion to our conclusion about the relationship between RTI’s effectiveness versus headway.</w:t>
      </w:r>
    </w:p>
    <w:p w:rsidR="005179D0" w:rsidRPr="008F7FBE" w:rsidRDefault="005179D0" w:rsidP="005179D0"/>
    <w:p w:rsidR="005179D0" w:rsidRDefault="005179D0" w:rsidP="009F7022">
      <w:pPr>
        <w:pStyle w:val="ListParagraph"/>
        <w:rPr>
          <w:rFonts w:eastAsia="Times New Roman"/>
        </w:rPr>
      </w:pPr>
    </w:p>
    <w:p w:rsidR="005179D0" w:rsidRPr="009F7022" w:rsidRDefault="005179D0"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lastRenderedPageBreak/>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G. </w:t>
      </w:r>
      <w:proofErr w:type="spellStart"/>
      <w:r w:rsidRPr="009F7022">
        <w:rPr>
          <w:rFonts w:eastAsia="Times New Roman"/>
        </w:rPr>
        <w:t>Strathman</w:t>
      </w:r>
      <w:proofErr w:type="spellEnd"/>
      <w:r w:rsidRPr="009F7022">
        <w:rPr>
          <w:rFonts w:eastAsia="Times New Roman"/>
        </w:rPr>
        <w:t xml:space="preserve">, T. J. Kimpel, and D. T. </w:t>
      </w:r>
      <w:proofErr w:type="spellStart"/>
      <w:r w:rsidRPr="009F7022">
        <w:rPr>
          <w:rFonts w:eastAsia="Times New Roman"/>
        </w:rPr>
        <w:t>Crout</w:t>
      </w:r>
      <w:proofErr w:type="spellEnd"/>
      <w:r w:rsidRPr="009F7022">
        <w:rPr>
          <w:rFonts w:eastAsia="Times New Roman"/>
        </w:rPr>
        <w:t>. 2006. “Effects of bus stop consolidation on passenger activity and transit operations.” Transportation Research Record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Horning, and K. </w:t>
      </w:r>
      <w:proofErr w:type="spellStart"/>
      <w:r w:rsidRPr="009F7022">
        <w:rPr>
          <w:rFonts w:eastAsia="Times New Roman"/>
        </w:rPr>
        <w:t>Krizek</w:t>
      </w:r>
      <w:proofErr w:type="spellEnd"/>
      <w:r w:rsidRPr="009F7022">
        <w:rPr>
          <w:rFonts w:eastAsia="Times New Roman"/>
        </w:rPr>
        <w:t>. 2011. “Analyzing transit service reliability using detailed data from automatic vehicular locator systems.” Journal of Advanced Transportation. </w:t>
      </w:r>
    </w:p>
    <w:p w:rsidR="009F7022" w:rsidRPr="00813C24" w:rsidRDefault="009F7022" w:rsidP="009F7022">
      <w:r w:rsidRPr="009F7022">
        <w:rPr>
          <w:rFonts w:eastAsia="Times New Roman"/>
        </w:rPr>
        <w:t>Cats, O. 2018. "Determinants of bus riding time deviations: Relations between driving patterns and transit performance". Journal of Transportation Engineering. </w:t>
      </w:r>
    </w:p>
    <w:p w:rsidR="009F7022" w:rsidRDefault="009F7022" w:rsidP="009F7022">
      <w:pPr>
        <w:rPr>
          <w:rFonts w:eastAsia="Times New Roman"/>
        </w:rPr>
      </w:pPr>
      <w:r w:rsidRPr="009F7022">
        <w:rPr>
          <w:rFonts w:eastAsia="Times New Roman"/>
        </w:rPr>
        <w:t>Similarly, departure strategies that have been reported elsewhere like AT can be described briefly.</w:t>
      </w:r>
    </w:p>
    <w:p w:rsidR="005179D0" w:rsidRDefault="005179D0" w:rsidP="009F7022">
      <w:pPr>
        <w:rPr>
          <w:rFonts w:eastAsia="Times New Roman"/>
        </w:rPr>
      </w:pPr>
    </w:p>
    <w:p w:rsidR="005179D0" w:rsidRPr="00B21BE9" w:rsidRDefault="005179D0" w:rsidP="009F7022">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w:t>
      </w:r>
    </w:p>
    <w:p w:rsidR="009F7022" w:rsidRDefault="009F7022"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5179D0">
      <w:pPr>
        <w:pStyle w:val="ListParagraph"/>
        <w:ind w:left="0"/>
        <w:rPr>
          <w:rFonts w:eastAsia="Times New Roman"/>
        </w:rPr>
      </w:pPr>
    </w:p>
    <w:p w:rsidR="00387518" w:rsidRDefault="005179D0" w:rsidP="00E90F88">
      <w:pPr>
        <w:pStyle w:val="ListParagraph"/>
        <w:ind w:left="0"/>
        <w:rPr>
          <w:rFonts w:eastAsia="Times New Roman"/>
          <w:color w:val="C00000"/>
        </w:rPr>
      </w:pPr>
      <w:r w:rsidRPr="00B21BE9">
        <w:rPr>
          <w:rFonts w:eastAsia="Times New Roman"/>
          <w:color w:val="C00000"/>
        </w:rPr>
        <w:t xml:space="preserve">This is a </w:t>
      </w:r>
      <w:r w:rsidR="007F0064" w:rsidRPr="00B21BE9">
        <w:rPr>
          <w:rFonts w:eastAsia="Times New Roman"/>
          <w:color w:val="C00000"/>
        </w:rPr>
        <w:t>very useful complement</w:t>
      </w:r>
      <w:r w:rsidR="001C50C8">
        <w:rPr>
          <w:rFonts w:eastAsia="Times New Roman"/>
          <w:color w:val="C00000"/>
        </w:rPr>
        <w:t xml:space="preserve"> and we changed the definition of reclaimed delay in section 3</w:t>
      </w:r>
      <w:r w:rsidR="007F0064" w:rsidRPr="00B21BE9">
        <w:rPr>
          <w:rFonts w:eastAsia="Times New Roman"/>
          <w:color w:val="C00000"/>
        </w:rPr>
        <w:t xml:space="preserve">. We also </w:t>
      </w:r>
      <w:r w:rsidR="002E5FC0" w:rsidRPr="00B21BE9">
        <w:rPr>
          <w:rFonts w:eastAsia="Times New Roman"/>
          <w:color w:val="C00000"/>
        </w:rPr>
        <w:t>consider</w:t>
      </w:r>
      <w:r w:rsidR="007F0064" w:rsidRPr="00B21BE9">
        <w:rPr>
          <w:rFonts w:eastAsia="Times New Roman"/>
          <w:color w:val="C00000"/>
        </w:rPr>
        <w:t>ed</w:t>
      </w:r>
      <w:r w:rsidR="002E5FC0" w:rsidRPr="00B21BE9">
        <w:rPr>
          <w:rFonts w:eastAsia="Times New Roman"/>
          <w:color w:val="C00000"/>
        </w:rPr>
        <w:t xml:space="preserve"> these factors</w:t>
      </w:r>
      <w:r w:rsidRPr="00B21BE9">
        <w:rPr>
          <w:rFonts w:eastAsia="Times New Roman"/>
          <w:color w:val="C00000"/>
        </w:rPr>
        <w:t xml:space="preserve"> in our analyses</w:t>
      </w:r>
      <w:r w:rsidR="00720043">
        <w:rPr>
          <w:rFonts w:eastAsia="Times New Roman"/>
          <w:color w:val="C00000"/>
        </w:rPr>
        <w:t xml:space="preserve"> and calculation</w:t>
      </w:r>
      <w:r w:rsidR="004559FE">
        <w:rPr>
          <w:rFonts w:eastAsia="Times New Roman"/>
          <w:color w:val="C00000"/>
        </w:rPr>
        <w:t xml:space="preserve">. </w:t>
      </w:r>
      <w:r w:rsidR="00387518">
        <w:rPr>
          <w:rFonts w:eastAsia="Times New Roman"/>
          <w:color w:val="C00000"/>
        </w:rPr>
        <w:t xml:space="preserve">Therefore, </w:t>
      </w:r>
      <w:r w:rsidR="00387518">
        <w:rPr>
          <w:rFonts w:eastAsia="Times New Roman"/>
          <w:color w:val="C00000"/>
        </w:rPr>
        <w:t xml:space="preserve">we extended the concept of “reclaimed delay”: we made it </w:t>
      </w:r>
      <w:r w:rsidR="00387518">
        <w:rPr>
          <w:rFonts w:eastAsia="Times New Roman"/>
          <w:color w:val="C00000"/>
        </w:rPr>
        <w:t xml:space="preserve">inclusive </w:t>
      </w:r>
      <w:r w:rsidR="00387518">
        <w:rPr>
          <w:rFonts w:eastAsia="Times New Roman"/>
          <w:color w:val="C00000"/>
        </w:rPr>
        <w:t xml:space="preserve">for driver accelerating and add the </w:t>
      </w:r>
      <w:r w:rsidR="00387518">
        <w:rPr>
          <w:rFonts w:eastAsia="Times New Roman"/>
          <w:color w:val="C00000"/>
        </w:rPr>
        <w:t xml:space="preserve">scenarios </w:t>
      </w:r>
      <w:r w:rsidR="00387518">
        <w:rPr>
          <w:rFonts w:eastAsia="Times New Roman"/>
          <w:color w:val="C00000"/>
        </w:rPr>
        <w:t>the reviewer mentioned.</w:t>
      </w:r>
    </w:p>
    <w:p w:rsidR="00387518" w:rsidRDefault="00387518" w:rsidP="00E90F88">
      <w:pPr>
        <w:pStyle w:val="ListParagraph"/>
        <w:ind w:left="0"/>
        <w:rPr>
          <w:rFonts w:eastAsia="Times New Roman"/>
          <w:color w:val="C00000"/>
        </w:rPr>
      </w:pPr>
    </w:p>
    <w:p w:rsidR="00E90F88" w:rsidRDefault="004559FE" w:rsidP="00E90F88">
      <w:pPr>
        <w:pStyle w:val="ListParagraph"/>
        <w:ind w:left="0"/>
        <w:rPr>
          <w:rFonts w:eastAsia="Times New Roman"/>
          <w:color w:val="C00000"/>
        </w:rPr>
      </w:pPr>
      <w:r>
        <w:rPr>
          <w:rFonts w:eastAsia="Times New Roman"/>
          <w:color w:val="C00000"/>
        </w:rPr>
        <w:t xml:space="preserve">The over-estimation scenario can be a major source </w:t>
      </w:r>
      <w:r w:rsidR="007B41BE">
        <w:rPr>
          <w:rFonts w:eastAsia="Times New Roman"/>
          <w:color w:val="C00000"/>
        </w:rPr>
        <w:t xml:space="preserve">but not the only source </w:t>
      </w:r>
      <w:r>
        <w:rPr>
          <w:rFonts w:eastAsia="Times New Roman"/>
          <w:color w:val="C00000"/>
        </w:rPr>
        <w:t>for desynchronization</w:t>
      </w:r>
      <w:r w:rsidR="007B41BE">
        <w:rPr>
          <w:rFonts w:eastAsia="Times New Roman"/>
          <w:color w:val="C00000"/>
        </w:rPr>
        <w:t>.</w:t>
      </w:r>
      <w:r>
        <w:rPr>
          <w:rFonts w:eastAsia="Times New Roman"/>
          <w:color w:val="C00000"/>
        </w:rPr>
        <w:t xml:space="preserve"> </w:t>
      </w:r>
      <w:r w:rsidR="003214B2">
        <w:rPr>
          <w:rFonts w:eastAsia="Times New Roman"/>
          <w:color w:val="C00000"/>
        </w:rPr>
        <w:t xml:space="preserve">We can categorize and decompose all sources into two classes: the first one is the measurement error, which does not come from the vehicle’s </w:t>
      </w:r>
      <w:r w:rsidR="00E90F88">
        <w:rPr>
          <w:rFonts w:eastAsia="Times New Roman"/>
          <w:color w:val="C00000"/>
        </w:rPr>
        <w:t>performance</w:t>
      </w:r>
      <w:r w:rsidR="003214B2">
        <w:rPr>
          <w:rFonts w:eastAsia="Times New Roman"/>
          <w:color w:val="C00000"/>
        </w:rPr>
        <w:t xml:space="preserve"> change.  </w:t>
      </w:r>
      <w:r w:rsidR="00E90F88">
        <w:rPr>
          <w:rFonts w:eastAsia="Times New Roman"/>
          <w:color w:val="C00000"/>
        </w:rPr>
        <w:t xml:space="preserve">  The second one </w:t>
      </w:r>
      <w:r w:rsidR="003214B2">
        <w:rPr>
          <w:rFonts w:eastAsia="Times New Roman"/>
          <w:color w:val="C00000"/>
        </w:rPr>
        <w:t xml:space="preserve">includes all the vehicles’ </w:t>
      </w:r>
      <w:r w:rsidR="00E90F88">
        <w:rPr>
          <w:rFonts w:eastAsia="Times New Roman"/>
          <w:color w:val="C00000"/>
        </w:rPr>
        <w:t>performance</w:t>
      </w:r>
      <w:r w:rsidR="003214B2">
        <w:rPr>
          <w:rFonts w:eastAsia="Times New Roman"/>
          <w:color w:val="C00000"/>
        </w:rPr>
        <w:t xml:space="preserve"> change, including all the mentioned incidents and delays above. These errors can be detected by GTFS records during our calculation</w:t>
      </w:r>
      <w:r w:rsidR="00E90F88">
        <w:rPr>
          <w:rFonts w:eastAsia="Times New Roman"/>
          <w:color w:val="C00000"/>
        </w:rPr>
        <w:t xml:space="preserve"> by calculating the arrival/departure time at each stop</w:t>
      </w:r>
      <w:r w:rsidR="003214B2">
        <w:rPr>
          <w:rFonts w:eastAsia="Times New Roman"/>
          <w:color w:val="C00000"/>
        </w:rPr>
        <w:t xml:space="preserve">. In other words, we actually could not detect the exact reason </w:t>
      </w:r>
      <w:r w:rsidR="00E90F88">
        <w:rPr>
          <w:rFonts w:eastAsia="Times New Roman"/>
          <w:color w:val="C00000"/>
        </w:rPr>
        <w:t xml:space="preserve">from the buses’ performance </w:t>
      </w:r>
      <w:r w:rsidR="003214B2">
        <w:rPr>
          <w:rFonts w:eastAsia="Times New Roman"/>
          <w:color w:val="C00000"/>
        </w:rPr>
        <w:t>why t</w:t>
      </w:r>
      <w:r w:rsidR="00E90F88">
        <w:rPr>
          <w:rFonts w:eastAsia="Times New Roman"/>
          <w:color w:val="C00000"/>
        </w:rPr>
        <w:t>he desynchronization happened;</w:t>
      </w:r>
      <w:r w:rsidR="003214B2">
        <w:rPr>
          <w:rFonts w:eastAsia="Times New Roman"/>
          <w:color w:val="C00000"/>
        </w:rPr>
        <w:t xml:space="preserve"> for example, we cannot distinguish </w:t>
      </w:r>
      <w:r w:rsidR="00E90F88">
        <w:rPr>
          <w:rFonts w:eastAsia="Times New Roman"/>
          <w:color w:val="C00000"/>
        </w:rPr>
        <w:t xml:space="preserve">whether it is because of the </w:t>
      </w:r>
      <w:r w:rsidR="003214B2">
        <w:rPr>
          <w:rFonts w:eastAsia="Times New Roman"/>
          <w:color w:val="C00000"/>
        </w:rPr>
        <w:t>bus drive</w:t>
      </w:r>
      <w:r w:rsidR="00E90F88">
        <w:rPr>
          <w:rFonts w:eastAsia="Times New Roman"/>
          <w:color w:val="C00000"/>
        </w:rPr>
        <w:t>r</w:t>
      </w:r>
      <w:r w:rsidR="003214B2">
        <w:rPr>
          <w:rFonts w:eastAsia="Times New Roman"/>
          <w:color w:val="C00000"/>
        </w:rPr>
        <w:t>’</w:t>
      </w:r>
      <w:r w:rsidR="00E90F88">
        <w:rPr>
          <w:rFonts w:eastAsia="Times New Roman"/>
          <w:color w:val="C00000"/>
        </w:rPr>
        <w:t>s</w:t>
      </w:r>
      <w:r w:rsidR="003214B2">
        <w:rPr>
          <w:rFonts w:eastAsia="Times New Roman"/>
          <w:color w:val="C00000"/>
        </w:rPr>
        <w:t xml:space="preserve"> accelerating or a short signal. But this won’t affect the actual results shown in this paper. </w:t>
      </w:r>
    </w:p>
    <w:p w:rsidR="00720043" w:rsidRDefault="00E90F88" w:rsidP="00E90F88">
      <w:pPr>
        <w:pStyle w:val="ListParagraph"/>
        <w:ind w:left="0" w:firstLine="720"/>
        <w:rPr>
          <w:rFonts w:eastAsia="Times New Roman"/>
          <w:color w:val="C00000"/>
        </w:rPr>
      </w:pPr>
      <w:r>
        <w:rPr>
          <w:rFonts w:eastAsia="Times New Roman"/>
          <w:color w:val="C00000"/>
        </w:rPr>
        <w:t xml:space="preserve">The comment is very useful and important, so </w:t>
      </w:r>
    </w:p>
    <w:p w:rsidR="004559FE" w:rsidRDefault="004559FE" w:rsidP="005179D0">
      <w:pPr>
        <w:pStyle w:val="ListParagraph"/>
        <w:ind w:left="0"/>
        <w:rPr>
          <w:rFonts w:eastAsia="Times New Roman"/>
          <w:color w:val="C00000"/>
        </w:rPr>
      </w:pP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 critical point is that IB is introduced only in PT but none of the other TPSs includes an element that is conscious of risk-taking. ST can also include an IB term, i.e. avoiding just missing the bus. This applies also to ET.</w:t>
      </w:r>
    </w:p>
    <w:p w:rsidR="009F7022" w:rsidRDefault="009F7022" w:rsidP="000100DE">
      <w:pPr>
        <w:rPr>
          <w:rFonts w:eastAsia="Times New Roman"/>
        </w:rPr>
      </w:pPr>
    </w:p>
    <w:p w:rsidR="00EB24F8" w:rsidRDefault="00EB24F8" w:rsidP="000100DE">
      <w:pPr>
        <w:rPr>
          <w:rFonts w:eastAsia="Times New Roman"/>
          <w:color w:val="7030A0"/>
        </w:rPr>
      </w:pPr>
      <w:r>
        <w:rPr>
          <w:rFonts w:eastAsia="Times New Roman"/>
          <w:color w:val="7030A0"/>
        </w:rPr>
        <w:t>This is a good question. We will provide some analyses in this comment.</w:t>
      </w:r>
    </w:p>
    <w:p w:rsidR="00EB24F8" w:rsidRPr="000100DE" w:rsidRDefault="00EB24F8" w:rsidP="00EB24F8">
      <w:pPr>
        <w:rPr>
          <w:rFonts w:eastAsia="Times New Roman"/>
          <w:color w:val="7030A0"/>
        </w:rPr>
      </w:pPr>
      <w:r>
        <w:rPr>
          <w:rFonts w:eastAsia="Times New Roman"/>
          <w:color w:val="7030A0"/>
        </w:rPr>
        <w:t>Conduct buffer analysis to ST and ET.</w:t>
      </w:r>
    </w:p>
    <w:p w:rsidR="00EB24F8" w:rsidRDefault="00EB24F8" w:rsidP="000100DE">
      <w:pPr>
        <w:rPr>
          <w:rFonts w:eastAsia="Times New Roman"/>
          <w:color w:val="7030A0"/>
        </w:rPr>
      </w:pPr>
    </w:p>
    <w:p w:rsidR="000100DE" w:rsidRDefault="00EB24F8" w:rsidP="000100DE">
      <w:pPr>
        <w:rPr>
          <w:rFonts w:eastAsia="Times New Roman"/>
          <w:color w:val="7030A0"/>
        </w:rPr>
      </w:pPr>
      <w:r>
        <w:rPr>
          <w:rFonts w:eastAsia="Times New Roman"/>
          <w:color w:val="7030A0"/>
        </w:rPr>
        <w:t xml:space="preserve">However, we did not </w:t>
      </w:r>
    </w:p>
    <w:p w:rsidR="000100DE" w:rsidRDefault="000100DE" w:rsidP="000100DE">
      <w:pPr>
        <w:rPr>
          <w:rFonts w:eastAsia="Times New Roman"/>
        </w:rPr>
      </w:pPr>
    </w:p>
    <w:p w:rsidR="000100DE" w:rsidRPr="000100DE" w:rsidRDefault="000100DE" w:rsidP="000100DE">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E90F88" w:rsidRDefault="00E90F88" w:rsidP="00E90F88">
      <w:pPr>
        <w:pStyle w:val="ListParagraph"/>
        <w:ind w:left="0"/>
        <w:rPr>
          <w:rFonts w:eastAsia="Times New Roman"/>
        </w:rPr>
      </w:pPr>
    </w:p>
    <w:p w:rsidR="007E3661" w:rsidRPr="007E3661" w:rsidRDefault="007E3661" w:rsidP="007E3661">
      <w:pPr>
        <w:pStyle w:val="ListParagraph"/>
        <w:ind w:left="0"/>
        <w:rPr>
          <w:rFonts w:eastAsia="Times New Roman"/>
          <w:color w:val="C00000"/>
        </w:rPr>
      </w:pPr>
      <w:r w:rsidRPr="007E3661">
        <w:rPr>
          <w:rFonts w:eastAsia="Times New Roman"/>
          <w:color w:val="C00000"/>
        </w:rPr>
        <w:t>We reworked all of our notations and equations</w:t>
      </w:r>
      <w:r>
        <w:rPr>
          <w:rFonts w:eastAsia="Times New Roman"/>
          <w:color w:val="C00000"/>
        </w:rPr>
        <w:t xml:space="preserve"> with simpler and more intuitive expressions</w:t>
      </w:r>
      <w:r w:rsidRPr="007E3661">
        <w:rPr>
          <w:rFonts w:eastAsia="Times New Roman"/>
          <w:color w:val="C00000"/>
        </w:rPr>
        <w:t xml:space="preserve">. </w:t>
      </w:r>
    </w:p>
    <w:p w:rsidR="007E3661" w:rsidRDefault="007E3661" w:rsidP="007E3661">
      <w:pPr>
        <w:pStyle w:val="ListParagraph"/>
        <w:ind w:left="0"/>
        <w:rPr>
          <w:rFonts w:eastAsia="Times New Roman"/>
        </w:rPr>
      </w:pP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 xml:space="preserve">Some of the conclusions may not be transferable, can the authors please reflect on that? For example, the performance of ST obviously depends on the on-time performance of the service under consideration (in particular, the share of early arrivals). The spatial pattern discussed in 4.3.3. </w:t>
      </w:r>
      <w:proofErr w:type="gramStart"/>
      <w:r w:rsidRPr="009F7022">
        <w:rPr>
          <w:rFonts w:eastAsia="Times New Roman"/>
        </w:rPr>
        <w:t>is</w:t>
      </w:r>
      <w:proofErr w:type="gramEnd"/>
      <w:r w:rsidRPr="009F7022">
        <w:rPr>
          <w:rFonts w:eastAsia="Times New Roman"/>
        </w:rPr>
        <w:t xml:space="preserve"> also clearly caused by the deterioration of the on-time performance further downstream. </w:t>
      </w:r>
    </w:p>
    <w:p w:rsidR="009F7022" w:rsidRDefault="009F7022" w:rsidP="009F7022">
      <w:pPr>
        <w:rPr>
          <w:rFonts w:eastAsia="Times New Roman"/>
        </w:rPr>
      </w:pPr>
    </w:p>
    <w:p w:rsidR="00091E5B" w:rsidRDefault="00091E5B" w:rsidP="009F7022">
      <w:pPr>
        <w:rPr>
          <w:rFonts w:eastAsia="Times New Roman"/>
        </w:rPr>
      </w:pPr>
    </w:p>
    <w:p w:rsidR="008F7FBE" w:rsidRDefault="008F7FBE" w:rsidP="009F7022">
      <w:pPr>
        <w:rPr>
          <w:rFonts w:eastAsia="Times New Roman"/>
        </w:rPr>
      </w:pPr>
    </w:p>
    <w:p w:rsidR="003D5729" w:rsidRDefault="003D5729" w:rsidP="009F7022">
      <w:pPr>
        <w:rPr>
          <w:rFonts w:eastAsia="Times New Roman"/>
        </w:rPr>
      </w:pPr>
    </w:p>
    <w:p w:rsidR="008F7FBE" w:rsidRPr="009F7022" w:rsidRDefault="008F7FBE" w:rsidP="009F7022">
      <w:pPr>
        <w:rPr>
          <w:rFonts w:eastAsia="Times New Roman"/>
        </w:rPr>
      </w:pPr>
    </w:p>
    <w:p w:rsidR="009F7022" w:rsidRPr="009F7022" w:rsidRDefault="009F7022" w:rsidP="009F7022">
      <w:pPr>
        <w:rPr>
          <w:rFonts w:eastAsia="Times New Roman"/>
        </w:rPr>
      </w:pPr>
      <w:r w:rsidRPr="009F7022">
        <w:rPr>
          <w:rFonts w:eastAsia="Times New Roman"/>
        </w:rPr>
        <w:t>Minor comments:</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PS is mentioned in the last paragraph of Section 1 but has not been introduced yet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dd axes titles in figures 1 and 2</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Broken references in section 3.3</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proofErr w:type="spellStart"/>
      <w:r w:rsidRPr="009F7022">
        <w:rPr>
          <w:rFonts w:eastAsia="Times New Roman"/>
        </w:rPr>
        <w:t>Frumin</w:t>
      </w:r>
      <w:proofErr w:type="spellEnd"/>
      <w:r w:rsidRPr="009F7022">
        <w:rPr>
          <w:rFonts w:eastAsia="Times New Roman"/>
        </w:rPr>
        <w:t xml:space="preserve"> and Zhao (2012) is not the original source for Eq. 3. Please refer to the original contributor.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Pr="009F7022" w:rsidRDefault="009F7022"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9F7022" w:rsidRDefault="009F7022" w:rsidP="009F7022">
      <w:pPr>
        <w:rPr>
          <w:rFonts w:eastAsia="Times New Roman"/>
        </w:rPr>
      </w:pPr>
    </w:p>
    <w:p w:rsidR="009F7022" w:rsidRDefault="009F7022" w:rsidP="009F7022">
      <w:pPr>
        <w:rPr>
          <w:rFonts w:eastAsia="Times New Roman"/>
        </w:rPr>
      </w:pPr>
    </w:p>
    <w:p w:rsidR="009F7022" w:rsidRPr="009F7022" w:rsidRDefault="009F7022" w:rsidP="009F7022">
      <w:pPr>
        <w:rPr>
          <w:rFonts w:eastAsia="Times New Roman"/>
        </w:rPr>
      </w:pPr>
    </w:p>
    <w:p w:rsidR="009F7022" w:rsidRDefault="009F7022" w:rsidP="009F7022">
      <w:pPr>
        <w:pStyle w:val="ListParagraph"/>
        <w:numPr>
          <w:ilvl w:val="0"/>
          <w:numId w:val="1"/>
        </w:numPr>
        <w:rPr>
          <w:rFonts w:eastAsia="Times New Roman"/>
        </w:rPr>
      </w:pPr>
      <w:r w:rsidRPr="009F7022">
        <w:rPr>
          <w:rFonts w:eastAsia="Times New Roman"/>
          <w:b/>
          <w:bCs/>
        </w:rPr>
        <w:t>Reviewer 2</w:t>
      </w:r>
    </w:p>
    <w:p w:rsidR="009F7022" w:rsidRPr="009F7022" w:rsidRDefault="009F7022" w:rsidP="009F7022">
      <w:pPr>
        <w:pStyle w:val="xmsonormal"/>
      </w:pPr>
      <w:r w:rsidRPr="009F7022">
        <w:t xml:space="preserve">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w:t>
      </w:r>
      <w:r w:rsidRPr="009F7022">
        <w:lastRenderedPageBreak/>
        <w:t>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9F7022">
      <w:pPr>
        <w:pStyle w:val="xmsonormal"/>
        <w:numPr>
          <w:ilvl w:val="1"/>
          <w:numId w:val="1"/>
        </w:numPr>
      </w:pPr>
      <w:r w:rsidRPr="009F7022">
        <w:t>Page 2, Paragraph 3</w:t>
      </w:r>
    </w:p>
    <w:p w:rsidR="00A1318D" w:rsidRDefault="009F7022" w:rsidP="009F7022">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A1318D" w:rsidRPr="00961E31" w:rsidRDefault="00A1318D" w:rsidP="009F7022">
      <w:pPr>
        <w:pStyle w:val="xmsonormal"/>
        <w:rPr>
          <w:color w:val="FF0000"/>
        </w:rPr>
      </w:pPr>
      <w:r w:rsidRPr="00961E31">
        <w:rPr>
          <w:color w:val="FF0000"/>
        </w:rPr>
        <w:t xml:space="preserve">This is a very good question and one of the very reasons we choose to investigate the RTI’s impact. We also mentioned the same issue in our response to the comment 1.2. </w:t>
      </w:r>
      <w:r w:rsidR="003560CB" w:rsidRPr="00961E31">
        <w:rPr>
          <w:color w:val="FF0000"/>
        </w:rPr>
        <w:t xml:space="preserve">We will respond the comment by following </w:t>
      </w:r>
      <w:r w:rsidR="00DA0503" w:rsidRPr="00961E31">
        <w:rPr>
          <w:color w:val="FF0000"/>
        </w:rPr>
        <w:t>several</w:t>
      </w:r>
      <w:r w:rsidR="002B316D" w:rsidRPr="00961E31">
        <w:rPr>
          <w:color w:val="FF0000"/>
        </w:rPr>
        <w:t xml:space="preserve"> </w:t>
      </w:r>
      <w:r w:rsidR="003560CB" w:rsidRPr="00961E31">
        <w:rPr>
          <w:color w:val="FF0000"/>
        </w:rPr>
        <w:t>sub-questions.</w:t>
      </w:r>
    </w:p>
    <w:p w:rsidR="00A22542" w:rsidRPr="00961E31" w:rsidRDefault="00A22542" w:rsidP="00961E31">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171B8E">
      <w:pPr>
        <w:pStyle w:val="xmsonormal"/>
      </w:pPr>
      <w:r>
        <w:t xml:space="preserve">It is all true and we made corresponding changes </w:t>
      </w:r>
      <w:r w:rsidRPr="00961E31">
        <w:rPr>
          <w:color w:val="7030A0"/>
        </w:rPr>
        <w:t xml:space="preserve">in the text </w:t>
      </w:r>
      <w:r>
        <w:t xml:space="preserve">to avoid confusion.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401FCE">
        <w:t>:</w:t>
      </w:r>
      <w:r w:rsidR="006B0377">
        <w:t xml:space="preserve"> </w:t>
      </w:r>
      <w:r w:rsidR="00A22542">
        <w:t>i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401FCE">
        <w:t xml:space="preserve">scenario. </w:t>
      </w:r>
    </w:p>
    <w:p w:rsidR="00171B8E" w:rsidRDefault="00961E31" w:rsidP="00171B8E">
      <w:pPr>
        <w:pStyle w:val="xmsonormal"/>
      </w:pPr>
      <w:r>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 this paper</w:t>
      </w:r>
      <w:r>
        <w:t>.</w:t>
      </w:r>
      <w:r w:rsidR="00AF5A22">
        <w:t xml:space="preserve"> W</w:t>
      </w:r>
      <w:r w:rsidR="00040BBA">
        <w:t>e summarized the implied principles of greedy tactic and recreated the algorithm</w:t>
      </w:r>
      <w:r w:rsidR="00AF5A22">
        <w:t xml:space="preserve"> in this paper</w:t>
      </w:r>
      <w:r w:rsidR="00040BBA">
        <w:t xml:space="preserve">, but essentially the main purpose is to simulate how transit planning apps generally plan the trips for users, instead of creating a new algorithm or a new rule. </w:t>
      </w:r>
      <w:r>
        <w:t>It is very common for many apps</w:t>
      </w:r>
      <w:r w:rsidR="00171B8E">
        <w:t xml:space="preserve"> (</w:t>
      </w:r>
      <w:r w:rsidR="00B27907">
        <w:t xml:space="preserve">Google Map, </w:t>
      </w:r>
      <w:r w:rsidR="00171B8E">
        <w:t>Transit app)</w:t>
      </w:r>
      <w:r>
        <w:t xml:space="preserve"> </w:t>
      </w:r>
      <w:r w:rsidR="0026422B">
        <w:t>and open source trip planning projects (</w:t>
      </w:r>
      <w:proofErr w:type="spellStart"/>
      <w:r w:rsidR="0026422B">
        <w:t>OpenTripPlanner</w:t>
      </w:r>
      <w:proofErr w:type="spellEnd"/>
      <w:r w:rsidR="0026422B">
        <w:t xml:space="preserve">) </w:t>
      </w:r>
      <w:r>
        <w:t xml:space="preserve">to assume and expect the user arrives at the exact second/minute when the bus arrives. </w:t>
      </w:r>
      <w:r w:rsidR="00B27907">
        <w:t xml:space="preserve">There is no “waiting time” or “buffer time” in a trip suggestion in the interface of these apps; they will </w:t>
      </w:r>
      <w:r w:rsidR="00870C67">
        <w:t>always</w:t>
      </w:r>
      <w:r w:rsidR="00B27907">
        <w:t xml:space="preserve"> show a suggested leave time, which is the expected arrival time subtract the walking time. Therefore, there trip planning apps are essentially following the greedy tactic. </w:t>
      </w:r>
      <w:r w:rsidR="0090402F">
        <w:t>Some of the reasons are</w:t>
      </w:r>
      <w:r>
        <w:t>:</w:t>
      </w:r>
    </w:p>
    <w:p w:rsidR="00755D39" w:rsidRDefault="0026422B" w:rsidP="0008798F">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w:t>
      </w:r>
      <w:r>
        <w:lastRenderedPageBreak/>
        <w:t>fly</w:t>
      </w:r>
      <w:r w:rsidR="0008798F">
        <w:t xml:space="preserve">. GTFS data is also naturally design for the calculation: all the ETAs are already pre-calculated by the GTFS provider. </w:t>
      </w:r>
    </w:p>
    <w:p w:rsidR="00961E31" w:rsidRDefault="0090402F" w:rsidP="0008798F">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1B5841">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90402F">
        <w:t xml:space="preserve"> </w:t>
      </w:r>
    </w:p>
    <w:p w:rsidR="00344C76" w:rsidRDefault="00487D07" w:rsidP="00344C76">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344C76">
        <w:t xml:space="preserve">in fact </w:t>
      </w:r>
      <w:r w:rsidR="0008798F">
        <w:t xml:space="preserve">the greedy tactic’s actual performance is very terrible. </w:t>
      </w:r>
    </w:p>
    <w:p w:rsidR="001F606F" w:rsidRDefault="002B316D" w:rsidP="001F606F">
      <w:pPr>
        <w:pStyle w:val="xmsonormal"/>
        <w:numPr>
          <w:ilvl w:val="0"/>
          <w:numId w:val="6"/>
        </w:numPr>
      </w:pPr>
      <w:r w:rsidRPr="009F7022">
        <w:t>Have the authors conducted a survey/focus groups/interviews of riders to demonstrate that this “greedy” strategy is something riders actually do? </w:t>
      </w:r>
    </w:p>
    <w:p w:rsidR="00344C76" w:rsidRDefault="00344C76" w:rsidP="00344C76">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EE5D43" w:rsidRDefault="00EE5D43" w:rsidP="00EE5D43">
      <w:pPr>
        <w:pStyle w:val="xmsonormal"/>
        <w:ind w:firstLine="720"/>
      </w:pPr>
      <w:r>
        <w:t xml:space="preserve">In this paper, what we did is to summarize the implied principles of greedy tactic and recreate the algorithm adopted by the apps. The main purpose is to simulate how transit planning apps generally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344C76">
      <w:pPr>
        <w:pStyle w:val="xmsonormal"/>
        <w:ind w:firstLine="720"/>
      </w:pPr>
      <w:r>
        <w:t>As for the issue of whether people will actually follow the suggested greedy tactic:</w:t>
      </w:r>
    </w:p>
    <w:p w:rsidR="00105FBF" w:rsidRDefault="00344C76" w:rsidP="001B5841">
      <w:pPr>
        <w:pStyle w:val="xmsonormal"/>
        <w:numPr>
          <w:ilvl w:val="1"/>
          <w:numId w:val="6"/>
        </w:numPr>
      </w:pPr>
      <w:r>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1B5841">
      <w:pPr>
        <w:pStyle w:val="xmsonormal"/>
        <w:numPr>
          <w:ilvl w:val="1"/>
          <w:numId w:val="6"/>
        </w:numPr>
      </w:pPr>
      <w:r>
        <w:t>Second, greedy tactic can be a very good benchmark to measure an</w:t>
      </w:r>
      <w:r w:rsidR="00105FBF">
        <w:t xml:space="preserve"> upper bound of the performance</w:t>
      </w:r>
      <w:r w:rsidR="004356BF">
        <w:t>, regardless of people’s actual usage rate</w:t>
      </w:r>
      <w:r w:rsidR="00105FBF">
        <w:t xml:space="preserve">. Greedy tactic is a special case of prudent tactic when the insurance buffer equals 0. As the most risk-seeking prudent tactic, it is important to investigate its performance. </w:t>
      </w:r>
    </w:p>
    <w:p w:rsidR="002B316D" w:rsidRDefault="001F606F" w:rsidP="00344C76">
      <w:pPr>
        <w:pStyle w:val="xmsonormal"/>
        <w:ind w:firstLine="720"/>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e acknowledge the value of behavioral validation, however, a</w:t>
      </w:r>
      <w:r w:rsidR="00351991">
        <w:t xml:space="preserve">s we indicated in the end of the paper, the behavioral validation by survey is </w:t>
      </w:r>
      <w:r w:rsidR="006A43C2">
        <w:t xml:space="preserve">a limit of this paper and </w:t>
      </w:r>
      <w:r w:rsidR="006E716E">
        <w:t xml:space="preserve">a future direction of </w:t>
      </w:r>
      <w:r>
        <w:t xml:space="preserve">the </w:t>
      </w:r>
      <w:r w:rsidR="006E716E">
        <w:t>research</w:t>
      </w:r>
      <w:r w:rsidR="006A43C2">
        <w:t xml:space="preserve"> due to its length and exceeding contents</w:t>
      </w:r>
      <w:r w:rsidR="00351991">
        <w:t xml:space="preserve">. </w:t>
      </w:r>
    </w:p>
    <w:p w:rsidR="00351991" w:rsidRDefault="00351991" w:rsidP="002B316D">
      <w:pPr>
        <w:pStyle w:val="xmsonormal"/>
        <w:ind w:left="360"/>
      </w:pPr>
    </w:p>
    <w:p w:rsidR="002B316D" w:rsidRPr="00105FBF" w:rsidRDefault="002B316D" w:rsidP="002B316D">
      <w:pPr>
        <w:pStyle w:val="xmsonormal"/>
        <w:ind w:left="360"/>
        <w:rPr>
          <w:color w:val="7030A0"/>
        </w:rPr>
      </w:pPr>
      <w:r w:rsidRPr="00105FBF">
        <w:rPr>
          <w:color w:val="7030A0"/>
        </w:rPr>
        <w:t xml:space="preserve">For more clarification, please refer to our response to the comment </w:t>
      </w:r>
      <w:r w:rsidR="00DF006A" w:rsidRPr="00105FBF">
        <w:rPr>
          <w:color w:val="7030A0"/>
        </w:rPr>
        <w:t>2.</w:t>
      </w:r>
      <w:r w:rsidRPr="00105FBF">
        <w:rPr>
          <w:color w:val="7030A0"/>
        </w:rPr>
        <w:t>later.</w:t>
      </w:r>
    </w:p>
    <w:p w:rsidR="009F7022" w:rsidRPr="009F7022" w:rsidRDefault="009F7022" w:rsidP="009F7022">
      <w:pPr>
        <w:pStyle w:val="xmsonormal"/>
        <w:numPr>
          <w:ilvl w:val="1"/>
          <w:numId w:val="1"/>
        </w:numPr>
      </w:pPr>
      <w:r w:rsidRPr="009F7022">
        <w:t>Page 3, Section 2.1</w:t>
      </w:r>
    </w:p>
    <w:p w:rsidR="009F7022" w:rsidRDefault="009F7022" w:rsidP="009F7022">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Default="00091E5B" w:rsidP="009F7022">
      <w:pPr>
        <w:pStyle w:val="xmsonormal"/>
        <w:rPr>
          <w:color w:val="7030A0"/>
        </w:rPr>
      </w:pPr>
      <w:r>
        <w:rPr>
          <w:color w:val="7030A0"/>
        </w:rPr>
        <w:t xml:space="preserve">This is very good point and we distinguish the two measures in the literature review. We discuss the </w:t>
      </w:r>
    </w:p>
    <w:p w:rsidR="00105FBF" w:rsidRPr="00105FBF" w:rsidRDefault="00105FBF" w:rsidP="009F7022">
      <w:pPr>
        <w:pStyle w:val="xmsonormal"/>
        <w:rPr>
          <w:color w:val="7030A0"/>
        </w:rPr>
      </w:pPr>
    </w:p>
    <w:p w:rsidR="009F7022" w:rsidRPr="009F7022" w:rsidRDefault="009F7022" w:rsidP="009F7022">
      <w:pPr>
        <w:pStyle w:val="xmsonormal"/>
        <w:numPr>
          <w:ilvl w:val="1"/>
          <w:numId w:val="1"/>
        </w:numPr>
      </w:pPr>
      <w:r w:rsidRPr="009F7022">
        <w:t>Page 6, Paragraph 1</w:t>
      </w:r>
    </w:p>
    <w:p w:rsidR="009F7022" w:rsidRDefault="009F7022" w:rsidP="009F7022">
      <w:pPr>
        <w:pStyle w:val="xmsonormal"/>
      </w:pPr>
      <w:r w:rsidRPr="009F7022">
        <w:t>The authors claim that APC data is more accurate in terms of arrival/departure time at each stop compared to GTFS-</w:t>
      </w:r>
      <w:proofErr w:type="spellStart"/>
      <w:r w:rsidRPr="009F7022">
        <w:t>realtime</w:t>
      </w:r>
      <w:proofErr w:type="spellEnd"/>
      <w:r w:rsidRPr="009F7022">
        <w:t xml:space="preserv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4D6D58" w:rsidRDefault="002B316D" w:rsidP="004D6D58">
      <w:pPr>
        <w:pStyle w:val="xmsonormal"/>
      </w:pPr>
      <w:r>
        <w:t>This is another great question</w:t>
      </w:r>
      <w:r w:rsidR="004D6D58">
        <w:t>.</w:t>
      </w:r>
      <w:r w:rsidR="00401FCE">
        <w:t xml:space="preserve"> </w:t>
      </w:r>
      <w:r w:rsidR="004D6D58">
        <w:t xml:space="preserve">Our foundation of using APC instead of GTFS is: </w:t>
      </w:r>
      <w:r w:rsidR="004D6D58">
        <w:t xml:space="preserve">GTFS real-time data is a regularly updated data, which means there is always an interval between the measured time and the actual event time. However, APC data is produced in an on-demand manner, which means the measured time is always the same as the actual event time. </w:t>
      </w:r>
      <w:r w:rsidR="004D6D58">
        <w:t>In conclusion, the recorded time of GTFS data may not be exactly the time when bus arrives at a stop, but recorded time of APC data is exactly the time of the bus arrival.</w:t>
      </w:r>
      <w:bookmarkStart w:id="0" w:name="_GoBack"/>
      <w:bookmarkEnd w:id="0"/>
      <w:r w:rsidR="004D6D58">
        <w:t xml:space="preserve"> </w:t>
      </w:r>
    </w:p>
    <w:p w:rsidR="004D6D58" w:rsidRDefault="004D6D58" w:rsidP="009F7022">
      <w:pPr>
        <w:pStyle w:val="xmsonormal"/>
      </w:pPr>
      <w:proofErr w:type="gramStart"/>
      <w:r>
        <w:t>and</w:t>
      </w:r>
      <w:proofErr w:type="gramEnd"/>
      <w:r>
        <w:t xml:space="preserve"> we made several adjustments in the paper to avoid confusions.</w:t>
      </w:r>
    </w:p>
    <w:p w:rsidR="00091E5B" w:rsidRDefault="00401FCE" w:rsidP="009F7022">
      <w:pPr>
        <w:pStyle w:val="xmsonormal"/>
      </w:pPr>
      <w:r>
        <w:t xml:space="preserve">Here, we are not discussing about the precision or accuracy in the spatial sense, such as the accuracy of GPS points. Here, we are referring to their </w:t>
      </w:r>
      <w:r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t xml:space="preserve"> </w:t>
      </w:r>
      <w:r w:rsidR="00C21C04">
        <w:t xml:space="preserve">as: how accurate is the measure’s recorded time compared to the actual time of event occurrence. It represents the systematic error caused by the temporal delay of measurement. </w:t>
      </w:r>
    </w:p>
    <w:p w:rsidR="003D5729" w:rsidRDefault="003D5729" w:rsidP="009F7022">
      <w:pPr>
        <w:pStyle w:val="xmsonormal"/>
      </w:pPr>
      <w:r>
        <w:tab/>
        <w:t xml:space="preserve"> </w:t>
      </w:r>
    </w:p>
    <w:p w:rsidR="00401FCE" w:rsidRPr="009F7022" w:rsidRDefault="00401FCE" w:rsidP="009F7022">
      <w:pPr>
        <w:pStyle w:val="xmsonormal"/>
      </w:pPr>
    </w:p>
    <w:p w:rsidR="009F7022" w:rsidRPr="009F7022" w:rsidRDefault="009F7022" w:rsidP="009F7022">
      <w:pPr>
        <w:pStyle w:val="xmsonormal"/>
        <w:numPr>
          <w:ilvl w:val="1"/>
          <w:numId w:val="1"/>
        </w:numPr>
      </w:pPr>
      <w:r w:rsidRPr="009F7022">
        <w:t>Page 6, Paragraph 2</w:t>
      </w:r>
    </w:p>
    <w:p w:rsidR="009F7022" w:rsidRDefault="009F7022" w:rsidP="009F7022">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w:t>
      </w:r>
      <w:proofErr w:type="gramStart"/>
      <w:r w:rsidRPr="009F7022">
        <w:t>later</w:t>
      </w:r>
      <w:proofErr w:type="gramEnd"/>
      <w:r w:rsidRPr="009F7022">
        <w:t xml:space="preserve">).  Please add discussion of typical update/refresh times from other transit agencies. </w:t>
      </w:r>
    </w:p>
    <w:p w:rsidR="00271112" w:rsidRPr="009F7022" w:rsidRDefault="00271112" w:rsidP="00271112">
      <w:pPr>
        <w:pStyle w:val="xmsonormal"/>
      </w:pPr>
      <w:r w:rsidRPr="009F7022">
        <w:t>Page 17, Figure 7</w:t>
      </w:r>
      <w:r>
        <w:t xml:space="preserve"> (we merged the two comments due to their relevance)</w:t>
      </w:r>
    </w:p>
    <w:p w:rsidR="00271112" w:rsidRDefault="00271112" w:rsidP="00271112">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271112" w:rsidRDefault="00271112" w:rsidP="009F7022">
      <w:pPr>
        <w:pStyle w:val="xmsonormal"/>
      </w:pPr>
    </w:p>
    <w:p w:rsidR="001E28B1" w:rsidRDefault="002B316D" w:rsidP="009F7022">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1E28B1">
      <w:pPr>
        <w:pStyle w:val="xmsonormal"/>
        <w:numPr>
          <w:ilvl w:val="0"/>
          <w:numId w:val="6"/>
        </w:numPr>
      </w:pPr>
      <w:r>
        <w:t xml:space="preserve">An overview of </w:t>
      </w:r>
      <w:r w:rsidR="006B620F">
        <w:t>some transit systems’ GTFS real-time trip-update data updating frequency</w:t>
      </w:r>
    </w:p>
    <w:p w:rsidR="00F23682" w:rsidRDefault="00F23682" w:rsidP="009F7022">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 (secs)</w:t>
            </w:r>
          </w:p>
        </w:tc>
        <w:tc>
          <w:tcPr>
            <w:tcW w:w="2338"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w:t>
            </w:r>
            <w:r w:rsidR="001308E8">
              <w:t xml:space="preserve"> </w:t>
            </w:r>
            <w:r>
              <w:t>(secs)</w:t>
            </w:r>
          </w:p>
        </w:tc>
      </w:tr>
      <w:tr w:rsidR="006B5AED" w:rsidTr="00820C7C">
        <w:tc>
          <w:tcPr>
            <w:tcW w:w="2336" w:type="dxa"/>
          </w:tcPr>
          <w:p w:rsidR="006B5AED" w:rsidRDefault="006B5AED" w:rsidP="006B5AED">
            <w:pPr>
              <w:pStyle w:val="xmsonormal"/>
            </w:pPr>
            <w:r>
              <w:t>MBTA</w:t>
            </w:r>
          </w:p>
        </w:tc>
        <w:tc>
          <w:tcPr>
            <w:tcW w:w="2338" w:type="dxa"/>
          </w:tcPr>
          <w:p w:rsidR="006B5AED" w:rsidRDefault="006B5AED" w:rsidP="006B5AED">
            <w:pPr>
              <w:pStyle w:val="xmsonormal"/>
            </w:pPr>
            <w:r>
              <w:t>~5</w:t>
            </w:r>
          </w:p>
        </w:tc>
        <w:tc>
          <w:tcPr>
            <w:tcW w:w="2338" w:type="dxa"/>
          </w:tcPr>
          <w:p w:rsidR="006B5AED" w:rsidRPr="00F47AF7" w:rsidRDefault="006B5AED" w:rsidP="006B5AED">
            <w:pPr>
              <w:pStyle w:val="xmsonormal"/>
            </w:pPr>
            <w:r>
              <w:t xml:space="preserve">Go Metro, </w:t>
            </w:r>
            <w:r w:rsidRPr="002D4586">
              <w:t>Cincinnati</w:t>
            </w:r>
          </w:p>
        </w:tc>
        <w:tc>
          <w:tcPr>
            <w:tcW w:w="2338" w:type="dxa"/>
          </w:tcPr>
          <w:p w:rsidR="006B5AED" w:rsidRDefault="006B5AED" w:rsidP="006B5AED">
            <w:pPr>
              <w:pStyle w:val="xmsonormal"/>
            </w:pPr>
            <w:r>
              <w:t>~30</w:t>
            </w:r>
          </w:p>
        </w:tc>
      </w:tr>
      <w:tr w:rsidR="006B5AED" w:rsidTr="00820C7C">
        <w:tc>
          <w:tcPr>
            <w:tcW w:w="2336" w:type="dxa"/>
          </w:tcPr>
          <w:p w:rsidR="006B5AED" w:rsidRDefault="006B5AED" w:rsidP="006B5AED">
            <w:pPr>
              <w:pStyle w:val="xmsonormal"/>
            </w:pPr>
            <w:r>
              <w:t>Community transit</w:t>
            </w:r>
          </w:p>
        </w:tc>
        <w:tc>
          <w:tcPr>
            <w:tcW w:w="2338" w:type="dxa"/>
          </w:tcPr>
          <w:p w:rsidR="006B5AED" w:rsidRDefault="006B5AED" w:rsidP="006B5AED">
            <w:pPr>
              <w:pStyle w:val="xmsonormal"/>
            </w:pPr>
            <w:r>
              <w:t>~10</w:t>
            </w:r>
          </w:p>
        </w:tc>
        <w:tc>
          <w:tcPr>
            <w:tcW w:w="2338" w:type="dxa"/>
          </w:tcPr>
          <w:p w:rsidR="006B5AED" w:rsidRDefault="006B5AED" w:rsidP="006B5AED">
            <w:pPr>
              <w:pStyle w:val="xmsonormal"/>
            </w:pPr>
            <w:r>
              <w:t>DCTA, Denton, T</w:t>
            </w:r>
            <w:r w:rsidRPr="002D4586">
              <w:t>exas</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2D4586">
              <w:t>CATA</w:t>
            </w:r>
            <w:r>
              <w:t>,</w:t>
            </w:r>
            <w:r w:rsidRPr="002D4586">
              <w:t xml:space="preserve"> </w:t>
            </w:r>
            <w:r>
              <w:t>L</w:t>
            </w:r>
            <w:r w:rsidRPr="002D4586">
              <w:t>ansing</w:t>
            </w:r>
            <w:r>
              <w:t>, MI</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rsidRPr="002D4586">
              <w:t>VIA</w:t>
            </w:r>
            <w:r>
              <w:t>,</w:t>
            </w:r>
            <w:r w:rsidRPr="002D4586">
              <w:t xml:space="preserve"> San Antonio</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MST, Monterey, CA</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HART, Tampa, FL</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RTC, Southern Nevada</w:t>
            </w:r>
          </w:p>
        </w:tc>
        <w:tc>
          <w:tcPr>
            <w:tcW w:w="2338" w:type="dxa"/>
          </w:tcPr>
          <w:p w:rsidR="006B5AED" w:rsidRDefault="006B5AED" w:rsidP="006B5AED">
            <w:pPr>
              <w:pStyle w:val="xmsonormal"/>
            </w:pPr>
            <w:r>
              <w:t xml:space="preserve">10 – 20 </w:t>
            </w:r>
          </w:p>
        </w:tc>
        <w:tc>
          <w:tcPr>
            <w:tcW w:w="2338" w:type="dxa"/>
          </w:tcPr>
          <w:p w:rsidR="006B5AED" w:rsidRDefault="006B5AED" w:rsidP="006B5AE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proofErr w:type="spellStart"/>
            <w:r>
              <w:t>Votran</w:t>
            </w:r>
            <w:proofErr w:type="spellEnd"/>
            <w:r>
              <w:t>, Daytona Beach, FL</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Metro Transit, Madison, WI</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ART, Arlington, VA</w:t>
            </w:r>
          </w:p>
        </w:tc>
        <w:tc>
          <w:tcPr>
            <w:tcW w:w="2338" w:type="dxa"/>
          </w:tcPr>
          <w:p w:rsidR="006B5AED" w:rsidRDefault="006B5AED" w:rsidP="006B5AED">
            <w:pPr>
              <w:pStyle w:val="xmsonormal"/>
            </w:pPr>
            <w:r>
              <w:t xml:space="preserve">20 – 30 </w:t>
            </w:r>
          </w:p>
        </w:tc>
        <w:tc>
          <w:tcPr>
            <w:tcW w:w="2338" w:type="dxa"/>
          </w:tcPr>
          <w:p w:rsidR="006B5AED" w:rsidRDefault="006B5AED" w:rsidP="006B5AED">
            <w:pPr>
              <w:pStyle w:val="xmsonormal"/>
            </w:pPr>
            <w:r>
              <w:t>MTA Maryland</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F47AF7">
              <w:t>Big Blue Bus</w:t>
            </w:r>
          </w:p>
        </w:tc>
        <w:tc>
          <w:tcPr>
            <w:tcW w:w="2338" w:type="dxa"/>
          </w:tcPr>
          <w:p w:rsidR="006B5AED" w:rsidRDefault="006B5AED" w:rsidP="006B5AED">
            <w:pPr>
              <w:pStyle w:val="xmsonormal"/>
            </w:pPr>
            <w:r>
              <w:t>20 – 30</w:t>
            </w:r>
          </w:p>
        </w:tc>
        <w:tc>
          <w:tcPr>
            <w:tcW w:w="2338" w:type="dxa"/>
          </w:tcPr>
          <w:p w:rsidR="006B5AED" w:rsidRDefault="006B5AED" w:rsidP="006B5AED">
            <w:pPr>
              <w:pStyle w:val="xmsonormal"/>
            </w:pPr>
            <w:r>
              <w:t>RTA, riverside, CA</w:t>
            </w:r>
          </w:p>
        </w:tc>
        <w:tc>
          <w:tcPr>
            <w:tcW w:w="2338" w:type="dxa"/>
          </w:tcPr>
          <w:p w:rsidR="006B5AED" w:rsidRDefault="006B5AED" w:rsidP="006B5AED">
            <w:r w:rsidRPr="00B73D1C">
              <w:t>~30</w:t>
            </w:r>
          </w:p>
        </w:tc>
      </w:tr>
      <w:tr w:rsidR="006B5AED" w:rsidTr="00820C7C">
        <w:tc>
          <w:tcPr>
            <w:tcW w:w="2336" w:type="dxa"/>
          </w:tcPr>
          <w:p w:rsidR="006B5AED" w:rsidRPr="00F47AF7" w:rsidRDefault="006B5AED" w:rsidP="006B5AED">
            <w:pPr>
              <w:pStyle w:val="xmsonormal"/>
            </w:pPr>
            <w:r w:rsidRPr="002D4586">
              <w:t>Calgary Transi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rsidRPr="00EC6845">
              <w:t>Capital metro</w:t>
            </w:r>
          </w:p>
        </w:tc>
        <w:tc>
          <w:tcPr>
            <w:tcW w:w="2338" w:type="dxa"/>
          </w:tcPr>
          <w:p w:rsidR="006B5AED" w:rsidRPr="00EC6845" w:rsidRDefault="006B5AED" w:rsidP="006B5AED">
            <w:pPr>
              <w:pStyle w:val="xmsonormal"/>
            </w:pPr>
            <w:r>
              <w:t>~60</w:t>
            </w:r>
          </w:p>
        </w:tc>
      </w:tr>
      <w:tr w:rsidR="006B5AED" w:rsidTr="00820C7C">
        <w:tc>
          <w:tcPr>
            <w:tcW w:w="2336" w:type="dxa"/>
          </w:tcPr>
          <w:p w:rsidR="006B5AED" w:rsidRPr="00F47AF7" w:rsidRDefault="006B5AED" w:rsidP="006B5AED">
            <w:pPr>
              <w:pStyle w:val="xmsonormal"/>
            </w:pPr>
            <w:r w:rsidRPr="002D4586">
              <w:t>BAR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t>CT Transit, Hartford</w:t>
            </w:r>
          </w:p>
        </w:tc>
        <w:tc>
          <w:tcPr>
            <w:tcW w:w="2338" w:type="dxa"/>
          </w:tcPr>
          <w:p w:rsidR="006B5AED" w:rsidRPr="00EC6845" w:rsidRDefault="006B5AED" w:rsidP="006B5AED">
            <w:pPr>
              <w:pStyle w:val="xmsonormal"/>
            </w:pPr>
            <w:r>
              <w:t>&gt;60</w:t>
            </w:r>
          </w:p>
        </w:tc>
      </w:tr>
    </w:tbl>
    <w:p w:rsidR="001E28B1" w:rsidRDefault="006B5AED" w:rsidP="009F7022">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451440">
      <w:pPr>
        <w:pStyle w:val="xmsonormal"/>
        <w:ind w:firstLine="720"/>
      </w:pPr>
      <w:r>
        <w:lastRenderedPageBreak/>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rsidR="00FC6085" w:rsidRDefault="00FC6085" w:rsidP="00FC6085">
      <w:pPr>
        <w:pStyle w:val="xmsonormal"/>
        <w:numPr>
          <w:ilvl w:val="0"/>
          <w:numId w:val="6"/>
        </w:numPr>
      </w:pPr>
      <w:r>
        <w:t>The actual data update frequency of the transit planning apps</w:t>
      </w:r>
    </w:p>
    <w:p w:rsidR="00FC6085" w:rsidRDefault="00FC6085" w:rsidP="00FC6085">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w:t>
      </w:r>
    </w:p>
    <w:p w:rsidR="00FC6085" w:rsidRDefault="00FC6085" w:rsidP="00FC6085">
      <w:pPr>
        <w:pStyle w:val="xmsonormal"/>
      </w:pPr>
      <w:r>
        <w:tab/>
        <w:t xml:space="preserve">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FC6085" w:rsidRDefault="0031554F" w:rsidP="0031554F">
      <w:pPr>
        <w:pStyle w:val="xmsonormal"/>
        <w:numPr>
          <w:ilvl w:val="0"/>
          <w:numId w:val="6"/>
        </w:numPr>
      </w:pPr>
      <w:r>
        <w:t xml:space="preserve">Further implication of </w:t>
      </w:r>
      <w:r w:rsidR="00C37579">
        <w:t>higher</w:t>
      </w:r>
      <w:r>
        <w:t xml:space="preserve"> update interval</w:t>
      </w:r>
    </w:p>
    <w:p w:rsidR="005529CC" w:rsidRDefault="0031554F" w:rsidP="00FC6085">
      <w:pPr>
        <w:pStyle w:val="xmsonormal"/>
      </w:pPr>
      <w:r>
        <w:t>Despite the large interval is still common for most transit authorities</w:t>
      </w:r>
      <w:r w:rsidR="005529CC">
        <w:t xml:space="preserve">, the question raised by the comment is still important, because we will witness more transit systems </w:t>
      </w:r>
      <w:r>
        <w:t xml:space="preserve">with </w:t>
      </w:r>
      <w:r w:rsidR="005529CC">
        <w:t xml:space="preserve">GTFS trip-update data </w:t>
      </w:r>
      <w:r w:rsidR="008767CF">
        <w:t xml:space="preserve">of </w:t>
      </w:r>
      <w:r w:rsidR="005529CC">
        <w:t>higher update frequency</w:t>
      </w:r>
      <w:r w:rsidR="00B36F06">
        <w:t xml:space="preserve"> in the near future</w:t>
      </w:r>
      <w:r w:rsidR="005529CC">
        <w:t>.</w:t>
      </w:r>
      <w:r w:rsidR="00433C65">
        <w:t xml:space="preserve"> However, as for COTA system, we could not get </w:t>
      </w:r>
      <w:r w:rsidR="005C15BB">
        <w:t xml:space="preserve">data of </w:t>
      </w:r>
      <w:r w:rsidR="00433C65">
        <w:t xml:space="preserve">higher resolution for the same time period, therefore </w:t>
      </w:r>
      <w:r w:rsidR="005C15BB">
        <w:rPr>
          <w:rFonts w:hint="eastAsia"/>
        </w:rPr>
        <w:t xml:space="preserve">the potential impact </w:t>
      </w:r>
      <w:r w:rsidR="005C15BB">
        <w:t xml:space="preserve">of higher frequency still remain largely unknown. Therefore, </w:t>
      </w:r>
      <w:r w:rsidR="00B36F06">
        <w:t>it could be a limitation for this paper and could be a very good topic for future studies.</w:t>
      </w:r>
    </w:p>
    <w:p w:rsidR="00EB62EF" w:rsidRPr="009F7022" w:rsidRDefault="00EB62EF" w:rsidP="009F7022">
      <w:pPr>
        <w:pStyle w:val="xmsonormal"/>
      </w:pPr>
    </w:p>
    <w:p w:rsidR="009F7022" w:rsidRPr="009F7022" w:rsidRDefault="009F7022" w:rsidP="009F7022">
      <w:pPr>
        <w:pStyle w:val="xmsonormal"/>
        <w:numPr>
          <w:ilvl w:val="1"/>
          <w:numId w:val="1"/>
        </w:numPr>
      </w:pPr>
      <w:r w:rsidRPr="009F7022">
        <w:t>Page 6, Last Paragraph</w:t>
      </w:r>
    </w:p>
    <w:p w:rsidR="009F7022" w:rsidRDefault="009F7022" w:rsidP="009F7022">
      <w:pPr>
        <w:pStyle w:val="xmsonormal"/>
      </w:pPr>
      <w:r w:rsidRPr="009F7022">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w:t>
      </w:r>
      <w:proofErr w:type="spellStart"/>
      <w:r w:rsidRPr="009F7022">
        <w:t>Dziekan</w:t>
      </w:r>
      <w:proofErr w:type="spellEnd"/>
      <w:r w:rsidRPr="009F7022">
        <w:t xml:space="preserve"> and </w:t>
      </w:r>
      <w:proofErr w:type="spellStart"/>
      <w:r w:rsidRPr="009F7022">
        <w:t>Kottenhoff</w:t>
      </w:r>
      <w:proofErr w:type="spellEnd"/>
      <w:r w:rsidRPr="009F7022">
        <w:t xml:space="preserve">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t>
      </w:r>
      <w:r w:rsidRPr="009F7022">
        <w:lastRenderedPageBreak/>
        <w:t>walking speed seems very unrealistic, and the authors should test the sensitivity of their results to altering this assumption.</w:t>
      </w:r>
    </w:p>
    <w:p w:rsidR="00E902A7" w:rsidRDefault="00E902A7" w:rsidP="00E902A7">
      <w:pPr>
        <w:pStyle w:val="xmsonormal"/>
      </w:pPr>
      <w:r>
        <w:t>Thanks for pointing this out. There are several reasons that we chose to use linear walking process and insurance buffer ahead as the primary assumption:</w:t>
      </w:r>
    </w:p>
    <w:p w:rsidR="00E902A7" w:rsidRDefault="00E902A7" w:rsidP="00E902A7">
      <w:pPr>
        <w:pStyle w:val="xmsonormal"/>
        <w:numPr>
          <w:ilvl w:val="0"/>
          <w:numId w:val="6"/>
        </w:numPr>
      </w:pPr>
      <w:r>
        <w:t>Running is not a viable and desirable option for everyone.</w:t>
      </w:r>
    </w:p>
    <w:p w:rsidR="000C1761" w:rsidRDefault="00E902A7" w:rsidP="007E5FD9">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rsidR="00E902A7" w:rsidRDefault="00E902A7" w:rsidP="000C1761">
      <w:pPr>
        <w:pStyle w:val="xmsonormal"/>
        <w:numPr>
          <w:ilvl w:val="0"/>
          <w:numId w:val="6"/>
        </w:numPr>
      </w:pPr>
      <w:r>
        <w:t>Running should not be and is not the default assumption for transit planning apps.</w:t>
      </w:r>
    </w:p>
    <w:p w:rsidR="000C1761" w:rsidRDefault="00E902A7" w:rsidP="000C1761">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rsidR="00E70BB6" w:rsidRDefault="00E70BB6" w:rsidP="000C1761">
      <w:pPr>
        <w:pStyle w:val="xmsonormal"/>
      </w:pPr>
    </w:p>
    <w:p w:rsidR="00E902A7" w:rsidRDefault="00E902A7" w:rsidP="00E70BB6">
      <w:pPr>
        <w:pStyle w:val="xmsonormal"/>
        <w:ind w:firstLine="720"/>
      </w:pPr>
      <w:r>
        <w:t xml:space="preserve">However, </w:t>
      </w:r>
      <w:r w:rsidR="00E70BB6">
        <w:t>we kno</w:t>
      </w:r>
      <w:r>
        <w:t>w</w:t>
      </w:r>
      <w:r w:rsidR="0013687D">
        <w:t xml:space="preserve"> some</w:t>
      </w:r>
      <w:r>
        <w:t xml:space="preserve"> people will accelerate after they see the 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xml:space="preserve">, we added a sensitivity test to test the results. </w:t>
      </w:r>
      <w:r w:rsidR="007351D7">
        <w:t>The saved time cannot be too long for two reasons: first, human cannot</w:t>
      </w:r>
      <w:r w:rsidR="008C1ABF">
        <w:t xml:space="preserve"> run significantly faster than the usual walking speed; and second, the average sprint distance cannot be very long, since the </w:t>
      </w:r>
      <w:r w:rsidR="00DE155D">
        <w:t>obstruction of building and trees and the route number on the bus usually won’t allow the passenger see a bus in a very long distance.</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proofErr w:type="gramStart"/>
      <w:r w:rsidR="00DE155D">
        <w:t>/(</w:t>
      </w:r>
      <w:proofErr w:type="gramEnd"/>
      <w:r w:rsidR="002C3FD1">
        <w:t>3-1.4</w:t>
      </w:r>
      <w:r w:rsidR="00DE155D">
        <w:t>)</w:t>
      </w:r>
      <w:r w:rsidR="002C3FD1">
        <w:t xml:space="preserve"> = 15 seconds. </w:t>
      </w:r>
      <w:r w:rsidR="002C3FD1" w:rsidRPr="00E70BB6">
        <w:rPr>
          <w:color w:val="7030A0"/>
        </w:rPr>
        <w:t>We conducted the sensitivity test based on the extra 15 seconds for relaxation</w:t>
      </w:r>
      <w:r w:rsidR="00E70BB6" w:rsidRPr="00E70BB6">
        <w:rPr>
          <w:color w:val="7030A0"/>
        </w:rPr>
        <w:t xml:space="preserve"> and add the results to the paper</w:t>
      </w:r>
      <w:r w:rsidR="002C3FD1" w:rsidRPr="00E70BB6">
        <w:rPr>
          <w:color w:val="7030A0"/>
        </w:rPr>
        <w:t>.</w:t>
      </w:r>
    </w:p>
    <w:p w:rsidR="00E902A7" w:rsidRPr="009F7022" w:rsidRDefault="00E902A7" w:rsidP="009F7022">
      <w:pPr>
        <w:pStyle w:val="xmsonormal"/>
      </w:pPr>
    </w:p>
    <w:p w:rsidR="009F7022" w:rsidRDefault="009F7022" w:rsidP="00E902A7">
      <w:pPr>
        <w:pStyle w:val="xmsonormal"/>
        <w:numPr>
          <w:ilvl w:val="1"/>
          <w:numId w:val="1"/>
        </w:numPr>
      </w:pPr>
      <w:r w:rsidRPr="009F7022">
        <w:t xml:space="preserve">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w:t>
      </w:r>
      <w:r w:rsidRPr="009F7022">
        <w:lastRenderedPageBreak/>
        <w:t>to walk to a different stop based on RTI (Ferris et al., 2010).  Can the authors test this (e.g., changing where to board) in their modelling framework?  </w:t>
      </w:r>
    </w:p>
    <w:p w:rsidR="007D4C8E" w:rsidRDefault="00626A54" w:rsidP="004B4CEF">
      <w:pPr>
        <w:pStyle w:val="xmsonormal"/>
      </w:pPr>
      <w:r>
        <w:t xml:space="preserve">Thanks for pointing this out. In our original analysis, there is a </w:t>
      </w:r>
    </w:p>
    <w:p w:rsidR="007D4C8E" w:rsidRDefault="007D4C8E" w:rsidP="004B4CEF">
      <w:pPr>
        <w:pStyle w:val="xmsonormal"/>
      </w:pPr>
    </w:p>
    <w:p w:rsidR="001B5841" w:rsidRDefault="001B5841" w:rsidP="004B4CEF">
      <w:pPr>
        <w:pStyle w:val="xmsonormal"/>
      </w:pPr>
    </w:p>
    <w:p w:rsidR="001B5841" w:rsidRDefault="001B5841" w:rsidP="004B4CEF">
      <w:pPr>
        <w:pStyle w:val="xmsonormal"/>
      </w:pPr>
    </w:p>
    <w:p w:rsidR="001B5841" w:rsidRPr="009F7022" w:rsidRDefault="001B5841" w:rsidP="004B4CEF">
      <w:pPr>
        <w:pStyle w:val="xmsonormal"/>
      </w:pPr>
    </w:p>
    <w:p w:rsidR="009F7022" w:rsidRPr="009F7022" w:rsidRDefault="009F7022" w:rsidP="009F7022">
      <w:pPr>
        <w:pStyle w:val="xmsonormal"/>
        <w:numPr>
          <w:ilvl w:val="1"/>
          <w:numId w:val="1"/>
        </w:numPr>
      </w:pPr>
      <w:r w:rsidRPr="009F7022">
        <w:t>Page 9, Table 1</w:t>
      </w:r>
    </w:p>
    <w:p w:rsidR="009F7022" w:rsidRDefault="009F7022" w:rsidP="009F7022">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247014">
      <w:pPr>
        <w:pStyle w:val="xmsonormal"/>
      </w:pPr>
      <w:r>
        <w:t>Thanks for pointing this out.</w:t>
      </w:r>
      <w:r w:rsidR="00247014">
        <w:t xml:space="preserve"> W</w:t>
      </w:r>
      <w:r>
        <w:t xml:space="preserve">e will revisit each trip planning strategy (TPS)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247014">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247014">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TPS,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the bus. It is also most certain that people will use the empirical tactic. Non-real-time trip planning strategies’ usage is well proven by the common sense and daily experience. </w:t>
      </w:r>
    </w:p>
    <w:p w:rsidR="00247014" w:rsidRDefault="00D74BF2" w:rsidP="00247014">
      <w:pPr>
        <w:pStyle w:val="xmsonormal"/>
        <w:numPr>
          <w:ilvl w:val="0"/>
          <w:numId w:val="6"/>
        </w:numPr>
      </w:pPr>
      <w:r>
        <w:t>Greedy tactic</w:t>
      </w:r>
    </w:p>
    <w:p w:rsidR="00040BBA" w:rsidRDefault="00040BBA" w:rsidP="00247014">
      <w:pPr>
        <w:pStyle w:val="xmsonormal"/>
      </w:pPr>
      <w:r>
        <w:t>We justify the investigation of greedy tactic in this paper in several aspects:</w:t>
      </w:r>
    </w:p>
    <w:p w:rsidR="008A6AB7" w:rsidRDefault="00040BBA" w:rsidP="00040BBA">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247014">
      <w:pPr>
        <w:pStyle w:val="xmsonormal"/>
      </w:pPr>
      <w:r>
        <w:lastRenderedPageBreak/>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247014">
      <w:pPr>
        <w:pStyle w:val="xmsonormal"/>
      </w:pPr>
      <w:r>
        <w:tab/>
        <w:t xml:space="preserve"> </w:t>
      </w:r>
    </w:p>
    <w:p w:rsidR="00040BBA" w:rsidRDefault="00040BBA" w:rsidP="00040BBA">
      <w:pPr>
        <w:pStyle w:val="xmsonormal"/>
        <w:numPr>
          <w:ilvl w:val="0"/>
          <w:numId w:val="6"/>
        </w:numPr>
      </w:pPr>
      <w:r>
        <w:t>Prudent tactic</w:t>
      </w:r>
    </w:p>
    <w:p w:rsidR="00040BBA" w:rsidRDefault="00212968" w:rsidP="00040BBA">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26416C">
      <w:pPr>
        <w:pStyle w:val="xmsonormal"/>
        <w:ind w:firstLine="720"/>
      </w:pPr>
      <w:r>
        <w:t>First, users can actively use prudent tactic</w:t>
      </w:r>
      <w:r w:rsidR="007813D6">
        <w:t>. A</w:t>
      </w:r>
      <w:r>
        <w:t>s we mentioned in the section 3.4.5, it is a common strategy to avoid risk of missing a bus by leaving earlier than the suggested time.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26416C">
      <w:pPr>
        <w:pStyle w:val="xmsonormal"/>
        <w:ind w:firstLine="720"/>
      </w:pPr>
      <w:r>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insurance buffer, the plan that user uses is in fact prudent tactic 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26416C">
      <w:pPr>
        <w:pStyle w:val="xmsonormal"/>
        <w:ind w:firstLine="720"/>
      </w:pPr>
      <w:r>
        <w:t xml:space="preserve">Last,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9F7022">
      <w:pPr>
        <w:pStyle w:val="xmsonormal"/>
      </w:pPr>
    </w:p>
    <w:p w:rsidR="00DD0F4F" w:rsidRDefault="00DD0F4F" w:rsidP="009F7022">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 xml:space="preserve">very good potential for future studies to expand the topic to the inductive perspective, </w:t>
      </w:r>
      <w:r w:rsidR="00E70919">
        <w:t xml:space="preserve">b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9F7022">
      <w:pPr>
        <w:pStyle w:val="xmsonormal"/>
      </w:pPr>
    </w:p>
    <w:p w:rsidR="009F7022" w:rsidRPr="009F7022" w:rsidRDefault="009F7022" w:rsidP="009F7022">
      <w:pPr>
        <w:pStyle w:val="xmsonormal"/>
        <w:numPr>
          <w:ilvl w:val="1"/>
          <w:numId w:val="1"/>
        </w:numPr>
      </w:pPr>
      <w:r w:rsidRPr="009F7022">
        <w:t>Page 10, Equation 3</w:t>
      </w:r>
    </w:p>
    <w:p w:rsidR="009F7022" w:rsidRDefault="009F7022" w:rsidP="009F7022">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9F7022">
      <w:pPr>
        <w:pStyle w:val="xmsonormal"/>
      </w:pPr>
      <w:r>
        <w:t>This is very true for formula 6</w:t>
      </w:r>
      <w:r w:rsidR="008B681D">
        <w:t xml:space="preserve"> and </w:t>
      </w:r>
      <w:r w:rsidR="008B681D" w:rsidRPr="008B681D">
        <w:rPr>
          <w:color w:val="7030A0"/>
        </w:rPr>
        <w:t>we added relevant clarification</w:t>
      </w:r>
      <w:r>
        <w:t>. However, we only give formula 6 to introduce the traditional calculation method. We did not use headway and its standard variance in our calculation. This is one of motivation to use the high-resolution data without major s</w:t>
      </w:r>
      <w:r w:rsidRPr="00AA3E12">
        <w:t>tochastic</w:t>
      </w:r>
      <w:r>
        <w:t xml:space="preserve"> assumptions. The actual formula we were using is formula 7: we will find the bus before the targeted bus and produce the average of the two buses’ time. </w:t>
      </w:r>
    </w:p>
    <w:p w:rsidR="00FA156A" w:rsidRDefault="00FA156A" w:rsidP="009F7022">
      <w:pPr>
        <w:pStyle w:val="xmsonormal"/>
      </w:pPr>
    </w:p>
    <w:p w:rsidR="00FA156A" w:rsidRPr="009F7022" w:rsidRDefault="00FA156A" w:rsidP="009F7022">
      <w:pPr>
        <w:pStyle w:val="xmsonormal"/>
      </w:pPr>
    </w:p>
    <w:p w:rsidR="009F7022" w:rsidRPr="009F7022" w:rsidRDefault="009F7022" w:rsidP="009F7022">
      <w:pPr>
        <w:pStyle w:val="xmsonormal"/>
        <w:numPr>
          <w:ilvl w:val="1"/>
          <w:numId w:val="1"/>
        </w:numPr>
      </w:pPr>
      <w:r w:rsidRPr="009F7022">
        <w:t>Page 3, Equation 5</w:t>
      </w:r>
    </w:p>
    <w:p w:rsidR="009F7022" w:rsidRDefault="009F7022" w:rsidP="009F7022">
      <w:pPr>
        <w:pStyle w:val="xmsonormal"/>
      </w:pPr>
      <w:r w:rsidRPr="009F7022">
        <w:t>- The authors state that the “bus will rarely if ever leave a stop earlier than the scheduled time.” Did the authors verify this statement empirically, such as comparing the GTFS schedule to GTFS-</w:t>
      </w:r>
      <w:proofErr w:type="spellStart"/>
      <w:r w:rsidRPr="009F7022">
        <w:t>realtime</w:t>
      </w:r>
      <w:proofErr w:type="spellEnd"/>
      <w:r w:rsidRPr="009F7022">
        <w:t>? Drivers occasionally do run “hot.” Please justify the assumption that they don’t.</w:t>
      </w:r>
    </w:p>
    <w:p w:rsidR="005342DD" w:rsidRDefault="005342DD" w:rsidP="009F7022">
      <w:pPr>
        <w:pStyle w:val="xmsonormal"/>
      </w:pPr>
      <w:r>
        <w:t xml:space="preserve">Thanks for pointing this out. We </w:t>
      </w:r>
      <w:r w:rsidR="008B681D">
        <w:t xml:space="preserve">did </w:t>
      </w:r>
      <w:r>
        <w:t xml:space="preserve">not assume that buses never run “n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From table 2 in the main text, we can see that the mean of schedule tactic’s risk of missing bus is 6.28%. If we assume no buses will run “hot”, the number will be 0.</w:t>
      </w:r>
    </w:p>
    <w:p w:rsidR="005342DD" w:rsidRDefault="005342DD" w:rsidP="005342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1A0304">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p>
    <w:p w:rsidR="001A0304" w:rsidRPr="009F7022" w:rsidRDefault="001A0304" w:rsidP="009F7022">
      <w:pPr>
        <w:pStyle w:val="xmsonormal"/>
      </w:pPr>
    </w:p>
    <w:p w:rsidR="009F7022" w:rsidRPr="009F7022" w:rsidRDefault="009F7022" w:rsidP="009F7022">
      <w:pPr>
        <w:pStyle w:val="xmsonormal"/>
        <w:numPr>
          <w:ilvl w:val="1"/>
          <w:numId w:val="1"/>
        </w:numPr>
      </w:pPr>
      <w:r w:rsidRPr="009F7022">
        <w:t>Page 11, Figure 3</w:t>
      </w:r>
    </w:p>
    <w:p w:rsidR="009F7022" w:rsidRDefault="009F7022" w:rsidP="009F7022">
      <w:pPr>
        <w:pStyle w:val="xmsonormal"/>
      </w:pPr>
      <w:r w:rsidRPr="009F7022">
        <w:t>- What data was used to create the visualization shown in Figure 3?</w:t>
      </w:r>
    </w:p>
    <w:p w:rsidR="00C076EA" w:rsidRDefault="008B681D" w:rsidP="009F7022">
      <w:pPr>
        <w:pStyle w:val="xmsonormal"/>
      </w:pPr>
      <w:r>
        <w:t xml:space="preserve">We implemented the empirical tactic of different memory and calculate the performance based on the same GTFS-APC data we collected. We did not use an external data source or reference. </w:t>
      </w:r>
      <w:r w:rsidRPr="008B681D">
        <w:rPr>
          <w:color w:val="7030A0"/>
        </w:rPr>
        <w:t>We added relevant clarification in the main text.</w:t>
      </w:r>
    </w:p>
    <w:p w:rsidR="008B681D" w:rsidRPr="009F7022" w:rsidRDefault="008B681D" w:rsidP="009F7022">
      <w:pPr>
        <w:pStyle w:val="xmsonormal"/>
      </w:pPr>
    </w:p>
    <w:p w:rsidR="009F7022" w:rsidRPr="009F7022" w:rsidRDefault="009F7022" w:rsidP="009F7022">
      <w:pPr>
        <w:pStyle w:val="xmsonormal"/>
        <w:numPr>
          <w:ilvl w:val="1"/>
          <w:numId w:val="1"/>
        </w:numPr>
      </w:pPr>
      <w:r w:rsidRPr="009F7022">
        <w:t>Page 13, Equation 9</w:t>
      </w:r>
    </w:p>
    <w:p w:rsidR="009F7022" w:rsidRDefault="009F7022" w:rsidP="009F7022">
      <w:pPr>
        <w:pStyle w:val="xmsonormal"/>
      </w:pPr>
      <w:r w:rsidRPr="009F7022">
        <w:t xml:space="preserve">- The authors state that “for PT family, insurance buffer should be at least equal to the expected waiting time.”  Please explain why this is the case. It wasn’t clear to me. </w:t>
      </w:r>
    </w:p>
    <w:p w:rsidR="00C076EA" w:rsidRPr="009F7022" w:rsidRDefault="00C076EA" w:rsidP="009F7022">
      <w:pPr>
        <w:pStyle w:val="xmsonormal"/>
      </w:pPr>
    </w:p>
    <w:p w:rsidR="009F7022" w:rsidRPr="009F7022" w:rsidRDefault="009F7022" w:rsidP="009F7022">
      <w:pPr>
        <w:pStyle w:val="xmsonormal"/>
        <w:numPr>
          <w:ilvl w:val="1"/>
          <w:numId w:val="1"/>
        </w:numPr>
      </w:pPr>
      <w:r w:rsidRPr="009F7022">
        <w:t>Page 14, Last 2 Paragraphs</w:t>
      </w:r>
    </w:p>
    <w:p w:rsidR="009F7022" w:rsidRDefault="009F7022" w:rsidP="009F7022">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75440E" w:rsidRDefault="0075440E" w:rsidP="009F7022">
      <w:pPr>
        <w:pStyle w:val="xmsonormal"/>
        <w:rPr>
          <w:color w:val="7030A0"/>
        </w:rPr>
      </w:pPr>
      <w:r>
        <w:rPr>
          <w:color w:val="7030A0"/>
        </w:rPr>
        <w:t>Thanks for mentioning this. In the following answers, we are going to answer the following several major questions raised by the comment.</w:t>
      </w:r>
    </w:p>
    <w:p w:rsidR="0075440E" w:rsidRDefault="0075440E" w:rsidP="0075440E">
      <w:pPr>
        <w:pStyle w:val="xmsonormal"/>
        <w:numPr>
          <w:ilvl w:val="0"/>
          <w:numId w:val="6"/>
        </w:numPr>
        <w:rPr>
          <w:color w:val="7030A0"/>
        </w:rPr>
      </w:pPr>
      <w:r>
        <w:rPr>
          <w:color w:val="7030A0"/>
        </w:rPr>
        <w:t>Will the selected bus route 2 limit the generalizability of the research?</w:t>
      </w:r>
    </w:p>
    <w:p w:rsidR="003F7627" w:rsidRDefault="0075440E" w:rsidP="009F7022">
      <w:pPr>
        <w:pStyle w:val="xmsonormal"/>
        <w:rPr>
          <w:color w:val="7030A0"/>
        </w:rPr>
      </w:pPr>
      <w:r>
        <w:rPr>
          <w:color w:val="7030A0"/>
        </w:rPr>
        <w:t xml:space="preserve">In this response, we </w:t>
      </w:r>
      <w:r w:rsidR="00C076EA" w:rsidRPr="00271112">
        <w:rPr>
          <w:color w:val="7030A0"/>
        </w:rPr>
        <w:t xml:space="preserve">select </w:t>
      </w:r>
      <w:r w:rsidR="00E10AC5">
        <w:rPr>
          <w:color w:val="7030A0"/>
        </w:rPr>
        <w:t>6</w:t>
      </w:r>
      <w:r w:rsidR="00C076EA" w:rsidRPr="00271112">
        <w:rPr>
          <w:color w:val="7030A0"/>
        </w:rPr>
        <w:t xml:space="preserve"> representative major routes</w:t>
      </w:r>
      <w:r w:rsidR="003F7627">
        <w:rPr>
          <w:color w:val="7030A0"/>
        </w:rPr>
        <w:t xml:space="preserve">: </w:t>
      </w:r>
      <w:r w:rsidR="003F7627" w:rsidRPr="00271112">
        <w:rPr>
          <w:color w:val="7030A0"/>
        </w:rPr>
        <w:t xml:space="preserve">COTA route 1, </w:t>
      </w:r>
      <w:r w:rsidR="003F7627">
        <w:rPr>
          <w:color w:val="7030A0"/>
        </w:rPr>
        <w:t>2, 5</w:t>
      </w:r>
      <w:r w:rsidR="003F7627" w:rsidRPr="00271112">
        <w:rPr>
          <w:color w:val="7030A0"/>
        </w:rPr>
        <w:t>,</w:t>
      </w:r>
      <w:r w:rsidR="003F7627">
        <w:rPr>
          <w:color w:val="7030A0"/>
        </w:rPr>
        <w:t xml:space="preserve"> 7, 8,</w:t>
      </w:r>
      <w:r w:rsidR="003F7627" w:rsidRPr="00271112">
        <w:rPr>
          <w:color w:val="7030A0"/>
        </w:rPr>
        <w:t xml:space="preserve"> and 10</w:t>
      </w:r>
      <w:r w:rsidR="003F7627">
        <w:rPr>
          <w:color w:val="7030A0"/>
        </w:rPr>
        <w:t>.</w:t>
      </w:r>
      <w:r w:rsidR="004E2655">
        <w:rPr>
          <w:color w:val="7030A0"/>
        </w:rPr>
        <w:t xml:space="preserve"> </w:t>
      </w:r>
      <w:r w:rsidR="003F7627">
        <w:rPr>
          <w:color w:val="7030A0"/>
        </w:rPr>
        <w:t xml:space="preserve">All of these routes have different directions </w:t>
      </w:r>
      <w:r w:rsidR="004E2655">
        <w:rPr>
          <w:color w:val="7030A0"/>
        </w:rPr>
        <w:t xml:space="preserve">and </w:t>
      </w:r>
      <w:r w:rsidR="003F7627">
        <w:rPr>
          <w:color w:val="7030A0"/>
        </w:rPr>
        <w:t xml:space="preserve">wide </w:t>
      </w:r>
      <w:r w:rsidR="004E2655">
        <w:rPr>
          <w:color w:val="7030A0"/>
        </w:rPr>
        <w:t>spatial and temporal coverage</w:t>
      </w:r>
      <w:r w:rsidR="006B1B20">
        <w:rPr>
          <w:color w:val="7030A0"/>
        </w:rPr>
        <w:t xml:space="preserve"> in the city of Columbus</w:t>
      </w:r>
      <w:r w:rsidR="003F7627">
        <w:rPr>
          <w:color w:val="7030A0"/>
        </w:rPr>
        <w:t>.</w:t>
      </w:r>
      <w:r w:rsidR="004E2655">
        <w:rPr>
          <w:color w:val="7030A0"/>
        </w:rPr>
        <w:t xml:space="preserve"> </w:t>
      </w:r>
      <w:r w:rsidR="003F7627">
        <w:rPr>
          <w:color w:val="7030A0"/>
        </w:rPr>
        <w:t>The six route</w:t>
      </w:r>
      <w:r w:rsidR="00243A28">
        <w:rPr>
          <w:color w:val="7030A0"/>
        </w:rPr>
        <w:t xml:space="preserve">s account for </w:t>
      </w:r>
    </w:p>
    <w:p w:rsidR="00FD2A83" w:rsidRDefault="00746A1C" w:rsidP="009F7022">
      <w:pPr>
        <w:pStyle w:val="xmsonormal"/>
        <w:rPr>
          <w:color w:val="7030A0"/>
        </w:rPr>
      </w:pPr>
      <w:r>
        <w:rPr>
          <w:color w:val="7030A0"/>
        </w:rPr>
        <w:t>Just as the reviewer suggested</w:t>
      </w:r>
      <w:r w:rsidR="008D1FFF">
        <w:rPr>
          <w:color w:val="7030A0"/>
        </w:rPr>
        <w:t xml:space="preserve">, </w:t>
      </w:r>
      <w:r>
        <w:rPr>
          <w:color w:val="7030A0"/>
        </w:rPr>
        <w:t xml:space="preserve">we select the time period </w:t>
      </w:r>
      <w:r w:rsidR="00553785">
        <w:rPr>
          <w:color w:val="7030A0"/>
        </w:rPr>
        <w:t>from a typical week from 7/15/</w:t>
      </w:r>
      <w:r>
        <w:rPr>
          <w:color w:val="7030A0"/>
        </w:rPr>
        <w:t>2018 – 7/21/2018</w:t>
      </w:r>
      <w:r w:rsidR="008D1FFF">
        <w:rPr>
          <w:color w:val="7030A0"/>
        </w:rPr>
        <w:t>, when there was no major event like football games and extreme weather</w:t>
      </w:r>
      <w:r w:rsidR="00553785">
        <w:rPr>
          <w:color w:val="7030A0"/>
        </w:rPr>
        <w:t>.</w:t>
      </w:r>
    </w:p>
    <w:p w:rsidR="00C076EA" w:rsidRDefault="00FD2A83" w:rsidP="009F7022">
      <w:pPr>
        <w:pStyle w:val="xmsonormal"/>
        <w:rPr>
          <w:color w:val="7030A0"/>
        </w:rPr>
      </w:pPr>
      <w:r>
        <w:rPr>
          <w:color w:val="7030A0"/>
        </w:rPr>
        <w:tab/>
      </w:r>
      <w:r>
        <w:rPr>
          <w:color w:val="7030A0"/>
        </w:rPr>
        <w:fldChar w:fldCharType="begin"/>
      </w:r>
      <w:r>
        <w:rPr>
          <w:color w:val="7030A0"/>
        </w:rPr>
        <w:instrText xml:space="preserve"> REF _Ref41331094 \h  \* MERGEFORMAT </w:instrText>
      </w:r>
      <w:r>
        <w:rPr>
          <w:color w:val="7030A0"/>
        </w:rPr>
      </w:r>
      <w:r>
        <w:rPr>
          <w:color w:val="7030A0"/>
        </w:rPr>
        <w:fldChar w:fldCharType="separate"/>
      </w:r>
      <w:r w:rsidR="00BE65A5" w:rsidRPr="00BE65A5">
        <w:rPr>
          <w:color w:val="7030A0"/>
        </w:rPr>
        <w:t>Figure 1</w:t>
      </w:r>
      <w:r>
        <w:rPr>
          <w:color w:val="7030A0"/>
        </w:rPr>
        <w:fldChar w:fldCharType="end"/>
      </w:r>
      <w:r>
        <w:rPr>
          <w:color w:val="7030A0"/>
        </w:rPr>
        <w:t xml:space="preserve"> and </w:t>
      </w:r>
      <w:r>
        <w:rPr>
          <w:color w:val="7030A0"/>
        </w:rPr>
        <w:fldChar w:fldCharType="begin"/>
      </w:r>
      <w:r>
        <w:rPr>
          <w:color w:val="7030A0"/>
        </w:rPr>
        <w:instrText xml:space="preserve"> REF _Ref41331096 \h  \* MERGEFORMAT </w:instrText>
      </w:r>
      <w:r>
        <w:rPr>
          <w:color w:val="7030A0"/>
        </w:rPr>
      </w:r>
      <w:r>
        <w:rPr>
          <w:color w:val="7030A0"/>
        </w:rPr>
        <w:fldChar w:fldCharType="separate"/>
      </w:r>
      <w:r w:rsidR="00BE65A5" w:rsidRPr="00BE65A5">
        <w:rPr>
          <w:color w:val="7030A0"/>
        </w:rPr>
        <w:t>Figure 2</w:t>
      </w:r>
      <w:r>
        <w:rPr>
          <w:color w:val="7030A0"/>
        </w:rPr>
        <w:fldChar w:fldCharType="end"/>
      </w:r>
      <w:r w:rsidR="007540B1">
        <w:rPr>
          <w:color w:val="7030A0"/>
        </w:rPr>
        <w:t xml:space="preserve"> </w:t>
      </w:r>
      <w:r>
        <w:rPr>
          <w:color w:val="7030A0"/>
        </w:rPr>
        <w:t xml:space="preserve">shows the six routes’ prudent tactic </w:t>
      </w:r>
      <w:proofErr w:type="spellStart"/>
      <w:r>
        <w:rPr>
          <w:color w:val="7030A0"/>
        </w:rPr>
        <w:t>optimal’s</w:t>
      </w:r>
      <w:proofErr w:type="spellEnd"/>
      <w:r>
        <w:rPr>
          <w:color w:val="7030A0"/>
        </w:rPr>
        <w:t xml:space="preserve"> waiting time.</w:t>
      </w:r>
    </w:p>
    <w:p w:rsidR="007540B1" w:rsidRDefault="00E05411" w:rsidP="00FD2A83">
      <w:pPr>
        <w:pStyle w:val="xmsonormal"/>
      </w:pPr>
      <w:r>
        <w:rPr>
          <w:color w:val="7030A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94.25pt">
            <v:imagedata r:id="rId8" o:title="different_routes_1"/>
          </v:shape>
        </w:pict>
      </w:r>
    </w:p>
    <w:p w:rsidR="008D1FFF" w:rsidRPr="007540B1" w:rsidRDefault="007540B1" w:rsidP="007540B1">
      <w:pPr>
        <w:pStyle w:val="xmsonormal"/>
        <w:jc w:val="center"/>
      </w:pPr>
      <w:bookmarkStart w:id="1" w:name="_Ref41331094"/>
      <w:r>
        <w:t xml:space="preserve">Figure </w:t>
      </w:r>
      <w:r w:rsidR="00965DBD">
        <w:fldChar w:fldCharType="begin"/>
      </w:r>
      <w:r w:rsidR="00965DBD">
        <w:instrText xml:space="preserve"> SEQ Figure \* ARABIC </w:instrText>
      </w:r>
      <w:r w:rsidR="00965DBD">
        <w:fldChar w:fldCharType="separate"/>
      </w:r>
      <w:r w:rsidR="00BE65A5">
        <w:rPr>
          <w:noProof/>
        </w:rPr>
        <w:t>1</w:t>
      </w:r>
      <w:r w:rsidR="00965DBD">
        <w:rPr>
          <w:noProof/>
        </w:rPr>
        <w:fldChar w:fldCharType="end"/>
      </w:r>
      <w:bookmarkEnd w:id="1"/>
      <w:r>
        <w:t xml:space="preserve">: Route 1, 2, and 5's PT </w:t>
      </w:r>
      <w:proofErr w:type="spellStart"/>
      <w:r>
        <w:t>optimal's</w:t>
      </w:r>
      <w:proofErr w:type="spellEnd"/>
      <w:r>
        <w:t xml:space="preserve"> waiting time and route map.</w:t>
      </w:r>
    </w:p>
    <w:p w:rsidR="007540B1" w:rsidRDefault="007540B1" w:rsidP="009F7022">
      <w:pPr>
        <w:pStyle w:val="xmsonormal"/>
        <w:rPr>
          <w:color w:val="7030A0"/>
        </w:rPr>
      </w:pPr>
    </w:p>
    <w:p w:rsidR="0075440E" w:rsidRPr="00271112" w:rsidRDefault="00E05411" w:rsidP="007540B1">
      <w:pPr>
        <w:pStyle w:val="xmsonormal"/>
        <w:jc w:val="center"/>
        <w:rPr>
          <w:color w:val="7030A0"/>
        </w:rPr>
      </w:pPr>
      <w:r>
        <w:rPr>
          <w:color w:val="7030A0"/>
        </w:rPr>
        <w:lastRenderedPageBreak/>
        <w:pict>
          <v:shape id="_x0000_i1026" type="#_x0000_t75" style="width:468pt;height:524.25pt">
            <v:imagedata r:id="rId9" o:title="different_routes_2"/>
          </v:shape>
        </w:pict>
      </w:r>
    </w:p>
    <w:p w:rsidR="007540B1" w:rsidRPr="007540B1" w:rsidRDefault="007540B1" w:rsidP="007540B1">
      <w:pPr>
        <w:pStyle w:val="xmsonormal"/>
        <w:jc w:val="center"/>
      </w:pPr>
      <w:bookmarkStart w:id="2" w:name="_Ref41331096"/>
      <w:r>
        <w:t xml:space="preserve">Figure </w:t>
      </w:r>
      <w:r w:rsidR="00965DBD">
        <w:fldChar w:fldCharType="begin"/>
      </w:r>
      <w:r w:rsidR="00965DBD">
        <w:instrText xml:space="preserve"> SEQ Figure \* ARABIC </w:instrText>
      </w:r>
      <w:r w:rsidR="00965DBD">
        <w:fldChar w:fldCharType="separate"/>
      </w:r>
      <w:r w:rsidR="00BE65A5">
        <w:rPr>
          <w:noProof/>
        </w:rPr>
        <w:t>2</w:t>
      </w:r>
      <w:r w:rsidR="00965DBD">
        <w:rPr>
          <w:noProof/>
        </w:rPr>
        <w:fldChar w:fldCharType="end"/>
      </w:r>
      <w:bookmarkEnd w:id="2"/>
      <w:r>
        <w:t xml:space="preserve">: Route 7, 8, and 10's PT </w:t>
      </w:r>
      <w:proofErr w:type="spellStart"/>
      <w:r>
        <w:t>optimal's</w:t>
      </w:r>
      <w:proofErr w:type="spellEnd"/>
      <w:r>
        <w:t xml:space="preserve"> waiting time and route map.</w:t>
      </w:r>
    </w:p>
    <w:p w:rsidR="00271112" w:rsidRPr="009F7022" w:rsidRDefault="00271112" w:rsidP="009F7022">
      <w:pPr>
        <w:pStyle w:val="xmsonormal"/>
      </w:pPr>
    </w:p>
    <w:p w:rsidR="009F7022" w:rsidRPr="009F7022" w:rsidRDefault="009F7022" w:rsidP="009F7022">
      <w:pPr>
        <w:pStyle w:val="xmsonormal"/>
        <w:numPr>
          <w:ilvl w:val="1"/>
          <w:numId w:val="1"/>
        </w:numPr>
      </w:pPr>
      <w:r w:rsidRPr="009F7022">
        <w:t>Page 21, Figures 11 and 12</w:t>
      </w:r>
    </w:p>
    <w:p w:rsidR="009F7022" w:rsidRDefault="009F7022" w:rsidP="009F7022">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8B681D" w:rsidRPr="00F60F10" w:rsidRDefault="008B681D" w:rsidP="009F7022">
      <w:pPr>
        <w:pStyle w:val="xmsonormal"/>
      </w:pPr>
      <w:r>
        <w:t>Yes, it is counterintuitive</w:t>
      </w:r>
      <w:r w:rsidR="00F60F10">
        <w:t>, however, we show that this counterintuitive phenomenon is justifiable</w:t>
      </w:r>
      <w:r>
        <w:t xml:space="preserve">. </w:t>
      </w:r>
      <w:r w:rsidR="003102DB">
        <w:t>W</w:t>
      </w:r>
      <w:r>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t xml:space="preserve">in </w:t>
      </w:r>
      <w:r w:rsidR="003102DB">
        <w:t xml:space="preserve">US in </w:t>
      </w:r>
      <w:r>
        <w:t>our</w:t>
      </w:r>
      <w:r w:rsidR="003102DB">
        <w:t xml:space="preserve"> responses to th</w:t>
      </w:r>
      <w:r w:rsidR="007C3DF4">
        <w:t>e comment 2.4. W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3102DB">
        <w:rPr>
          <w:color w:val="7030A0"/>
        </w:rPr>
        <w:t>The sensitivity test also say a lot of things</w:t>
      </w:r>
      <w:r w:rsidR="00F60F10">
        <w:rPr>
          <w:color w:val="7030A0"/>
        </w:rPr>
        <w:t xml:space="preserve">. </w:t>
      </w:r>
      <w:r w:rsidR="00F60F10" w:rsidRPr="00F60F10">
        <w:t>This is the main contribution of the paper: we prove that the current algorithm has a very bad performance.</w:t>
      </w:r>
    </w:p>
    <w:p w:rsidR="00F60F10" w:rsidRDefault="00F60F10" w:rsidP="009F7022">
      <w:pPr>
        <w:pStyle w:val="xmsonormal"/>
      </w:pPr>
      <w:r>
        <w:tab/>
        <w:t xml:space="preserve">On the other hand, the poor performance of greedy tactic does not mean that real-time information is 100% useless. The majority of the problems are due to the naïve trip planning strategy and, just like the reviewer pointed out, the low update frequency. This is the second main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analyses, we can make real-time information more useful for passengers in future.</w:t>
      </w:r>
    </w:p>
    <w:p w:rsidR="00F60F10" w:rsidRDefault="00F60F10" w:rsidP="009F7022">
      <w:pPr>
        <w:pStyle w:val="xmsonormal"/>
      </w:pPr>
    </w:p>
    <w:p w:rsidR="007C3DF4" w:rsidRPr="009F7022" w:rsidRDefault="009F7022" w:rsidP="009A33B8">
      <w:pPr>
        <w:pStyle w:val="xmsonormal"/>
        <w:numPr>
          <w:ilvl w:val="1"/>
          <w:numId w:val="1"/>
        </w:numPr>
      </w:pPr>
      <w:r w:rsidRPr="009F7022">
        <w:t>Page 22, Figure 13</w:t>
      </w:r>
    </w:p>
    <w:p w:rsidR="009F7022" w:rsidRDefault="009F7022" w:rsidP="009F7022">
      <w:pPr>
        <w:pStyle w:val="xmsonormal"/>
      </w:pPr>
      <w:r w:rsidRPr="009F7022">
        <w:t xml:space="preserve">- For the route shown in Figure 13, how many </w:t>
      </w:r>
      <w:proofErr w:type="spellStart"/>
      <w:r w:rsidRPr="009F7022">
        <w:t>timepoints</w:t>
      </w:r>
      <w:proofErr w:type="spellEnd"/>
      <w:r w:rsidRPr="009F7022">
        <w:t xml:space="preserve"> are there along the route?  Where are the </w:t>
      </w:r>
      <w:proofErr w:type="spellStart"/>
      <w:r w:rsidRPr="009F7022">
        <w:t>timepoints</w:t>
      </w:r>
      <w:proofErr w:type="spellEnd"/>
      <w:r w:rsidRPr="009F7022">
        <w:t xml:space="preserve"> located? How do the </w:t>
      </w:r>
      <w:proofErr w:type="spellStart"/>
      <w:r w:rsidRPr="009F7022">
        <w:t>timepoints</w:t>
      </w:r>
      <w:proofErr w:type="spellEnd"/>
      <w:r w:rsidRPr="009F7022">
        <w:t xml:space="preserve"> relate to your findings (in this figure and the subsequent maps of the route)?  Please add a discussion of </w:t>
      </w:r>
      <w:proofErr w:type="spellStart"/>
      <w:r w:rsidRPr="009F7022">
        <w:t>timepoints</w:t>
      </w:r>
      <w:proofErr w:type="spellEnd"/>
      <w:r w:rsidRPr="009F7022">
        <w:t xml:space="preserve">. </w:t>
      </w:r>
    </w:p>
    <w:p w:rsidR="007C3DF4" w:rsidRPr="003D5729" w:rsidRDefault="003D5729" w:rsidP="009F7022">
      <w:pPr>
        <w:pStyle w:val="xmsonormal"/>
        <w:rPr>
          <w:color w:val="7030A0"/>
        </w:rPr>
      </w:pPr>
      <w:r w:rsidRPr="003D5729">
        <w:rPr>
          <w:color w:val="7030A0"/>
        </w:rPr>
        <w:t>Will do</w:t>
      </w:r>
    </w:p>
    <w:p w:rsidR="003D5729" w:rsidRDefault="003D5729" w:rsidP="009F7022">
      <w:pPr>
        <w:pStyle w:val="xmsonormal"/>
      </w:pPr>
    </w:p>
    <w:p w:rsidR="007C3DF4" w:rsidRPr="009F7022" w:rsidRDefault="007C3DF4" w:rsidP="009F7022">
      <w:pPr>
        <w:pStyle w:val="xmsonormal"/>
        <w:numPr>
          <w:ilvl w:val="1"/>
          <w:numId w:val="1"/>
        </w:numPr>
      </w:pPr>
    </w:p>
    <w:p w:rsidR="009F7022" w:rsidRDefault="009F7022" w:rsidP="009F7022">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9F7022">
      <w:pPr>
        <w:pStyle w:val="xmsonormal"/>
        <w:rPr>
          <w:color w:val="7030A0"/>
        </w:rPr>
      </w:pPr>
      <w:r w:rsidRPr="007C3DF4">
        <w:rPr>
          <w:color w:val="7030A0"/>
        </w:rPr>
        <w:t>Will do</w:t>
      </w:r>
    </w:p>
    <w:p w:rsidR="007C3DF4" w:rsidRPr="009F7022" w:rsidRDefault="007C3DF4" w:rsidP="009F7022">
      <w:pPr>
        <w:pStyle w:val="xmsonormal"/>
      </w:pPr>
    </w:p>
    <w:p w:rsidR="009F7022" w:rsidRPr="009F7022" w:rsidRDefault="009F7022" w:rsidP="009F7022">
      <w:pPr>
        <w:pStyle w:val="xmsonormal"/>
      </w:pPr>
      <w:r w:rsidRPr="009F7022">
        <w:t>Minor Comments</w:t>
      </w:r>
    </w:p>
    <w:p w:rsidR="009F7022" w:rsidRDefault="009F7022" w:rsidP="009F7022">
      <w:pPr>
        <w:pStyle w:val="xmsonormal"/>
        <w:numPr>
          <w:ilvl w:val="1"/>
          <w:numId w:val="1"/>
        </w:numPr>
      </w:pPr>
      <w:r w:rsidRPr="009F7022">
        <w:lastRenderedPageBreak/>
        <w:t>On page 9, please fix the reference errors to the figures/tables.</w:t>
      </w:r>
    </w:p>
    <w:p w:rsidR="009F7022" w:rsidRPr="007C3DF4" w:rsidRDefault="007C3DF4" w:rsidP="009F7022">
      <w:pPr>
        <w:pStyle w:val="xmsonormal"/>
        <w:rPr>
          <w:color w:val="7030A0"/>
        </w:rPr>
      </w:pPr>
      <w:r w:rsidRPr="007C3DF4">
        <w:rPr>
          <w:color w:val="7030A0"/>
        </w:rPr>
        <w:t>Will do</w:t>
      </w:r>
    </w:p>
    <w:p w:rsidR="009F7022" w:rsidRPr="009F7022" w:rsidRDefault="009F7022" w:rsidP="009F7022">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7C3DF4" w:rsidRDefault="007C3DF4">
      <w:pPr>
        <w:rPr>
          <w:color w:val="7030A0"/>
        </w:rPr>
      </w:pPr>
      <w:r w:rsidRPr="007C3DF4">
        <w:rPr>
          <w:color w:val="7030A0"/>
        </w:rPr>
        <w:t>Will do</w:t>
      </w:r>
    </w:p>
    <w:sectPr w:rsidR="001B5841" w:rsidRPr="007C3D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4D8097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2"/>
  </w:num>
  <w:num w:numId="5">
    <w:abstractNumId w:val="7"/>
  </w:num>
  <w:num w:numId="6">
    <w:abstractNumId w:val="0"/>
  </w:num>
  <w:num w:numId="7">
    <w:abstractNumId w:val="6"/>
  </w:num>
  <w:num w:numId="8">
    <w:abstractNumId w:val="1"/>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100DE"/>
    <w:rsid w:val="00012103"/>
    <w:rsid w:val="00040BBA"/>
    <w:rsid w:val="0004148A"/>
    <w:rsid w:val="00044A4C"/>
    <w:rsid w:val="00066446"/>
    <w:rsid w:val="00075952"/>
    <w:rsid w:val="00083F1C"/>
    <w:rsid w:val="00085C2C"/>
    <w:rsid w:val="0008798F"/>
    <w:rsid w:val="00091E5B"/>
    <w:rsid w:val="000C1761"/>
    <w:rsid w:val="000C1E3B"/>
    <w:rsid w:val="000C544F"/>
    <w:rsid w:val="000E0C29"/>
    <w:rsid w:val="000E24BD"/>
    <w:rsid w:val="000F7C2A"/>
    <w:rsid w:val="00105FBF"/>
    <w:rsid w:val="001308E8"/>
    <w:rsid w:val="0013687D"/>
    <w:rsid w:val="00136C21"/>
    <w:rsid w:val="00144F82"/>
    <w:rsid w:val="00171B8E"/>
    <w:rsid w:val="00176D79"/>
    <w:rsid w:val="00196C60"/>
    <w:rsid w:val="001A0304"/>
    <w:rsid w:val="001B5841"/>
    <w:rsid w:val="001C1FC6"/>
    <w:rsid w:val="001C50C8"/>
    <w:rsid w:val="001E28B1"/>
    <w:rsid w:val="001E3A66"/>
    <w:rsid w:val="001F1E9A"/>
    <w:rsid w:val="001F606F"/>
    <w:rsid w:val="001F7DCE"/>
    <w:rsid w:val="00201B97"/>
    <w:rsid w:val="002052FE"/>
    <w:rsid w:val="00212968"/>
    <w:rsid w:val="00224F14"/>
    <w:rsid w:val="002269BC"/>
    <w:rsid w:val="00230A75"/>
    <w:rsid w:val="00236CBC"/>
    <w:rsid w:val="00240D10"/>
    <w:rsid w:val="00243A28"/>
    <w:rsid w:val="00247014"/>
    <w:rsid w:val="0025549C"/>
    <w:rsid w:val="0026416C"/>
    <w:rsid w:val="0026422B"/>
    <w:rsid w:val="00270479"/>
    <w:rsid w:val="00271112"/>
    <w:rsid w:val="002A740B"/>
    <w:rsid w:val="002B316D"/>
    <w:rsid w:val="002C0CF7"/>
    <w:rsid w:val="002C3FD1"/>
    <w:rsid w:val="002D4586"/>
    <w:rsid w:val="002D745B"/>
    <w:rsid w:val="002E5FC0"/>
    <w:rsid w:val="003102DB"/>
    <w:rsid w:val="0031554F"/>
    <w:rsid w:val="00317B24"/>
    <w:rsid w:val="003214B2"/>
    <w:rsid w:val="00341D73"/>
    <w:rsid w:val="00344C76"/>
    <w:rsid w:val="00351991"/>
    <w:rsid w:val="003560CB"/>
    <w:rsid w:val="003862CF"/>
    <w:rsid w:val="00387518"/>
    <w:rsid w:val="003B1C10"/>
    <w:rsid w:val="003C4360"/>
    <w:rsid w:val="003C5161"/>
    <w:rsid w:val="003D46D1"/>
    <w:rsid w:val="003D5729"/>
    <w:rsid w:val="003F7627"/>
    <w:rsid w:val="00401FCE"/>
    <w:rsid w:val="00416825"/>
    <w:rsid w:val="00417AC3"/>
    <w:rsid w:val="00431252"/>
    <w:rsid w:val="00433C65"/>
    <w:rsid w:val="004356BF"/>
    <w:rsid w:val="00441B51"/>
    <w:rsid w:val="00441C50"/>
    <w:rsid w:val="00451440"/>
    <w:rsid w:val="004559FE"/>
    <w:rsid w:val="0045692F"/>
    <w:rsid w:val="00487D07"/>
    <w:rsid w:val="00490236"/>
    <w:rsid w:val="004A63A9"/>
    <w:rsid w:val="004A76A1"/>
    <w:rsid w:val="004B4CEF"/>
    <w:rsid w:val="004B7A57"/>
    <w:rsid w:val="004D6D58"/>
    <w:rsid w:val="004E2655"/>
    <w:rsid w:val="005062F6"/>
    <w:rsid w:val="005179D0"/>
    <w:rsid w:val="005254FE"/>
    <w:rsid w:val="005342DD"/>
    <w:rsid w:val="005529CC"/>
    <w:rsid w:val="00553785"/>
    <w:rsid w:val="005556D4"/>
    <w:rsid w:val="005557D6"/>
    <w:rsid w:val="005A07E1"/>
    <w:rsid w:val="005A1CD0"/>
    <w:rsid w:val="005A4C59"/>
    <w:rsid w:val="005B5557"/>
    <w:rsid w:val="005C15BB"/>
    <w:rsid w:val="006009A5"/>
    <w:rsid w:val="00603BB8"/>
    <w:rsid w:val="00610406"/>
    <w:rsid w:val="006150C1"/>
    <w:rsid w:val="00617C79"/>
    <w:rsid w:val="00626A54"/>
    <w:rsid w:val="006800F5"/>
    <w:rsid w:val="006A43C2"/>
    <w:rsid w:val="006B0377"/>
    <w:rsid w:val="006B1B20"/>
    <w:rsid w:val="006B5AED"/>
    <w:rsid w:val="006B620F"/>
    <w:rsid w:val="006C1D63"/>
    <w:rsid w:val="006E716E"/>
    <w:rsid w:val="00720043"/>
    <w:rsid w:val="007351D7"/>
    <w:rsid w:val="0074585D"/>
    <w:rsid w:val="00746A1C"/>
    <w:rsid w:val="007540B1"/>
    <w:rsid w:val="0075440E"/>
    <w:rsid w:val="00755D39"/>
    <w:rsid w:val="007813D6"/>
    <w:rsid w:val="007950A0"/>
    <w:rsid w:val="007A0F0F"/>
    <w:rsid w:val="007A5DD0"/>
    <w:rsid w:val="007B41BE"/>
    <w:rsid w:val="007C0B16"/>
    <w:rsid w:val="007C3DF4"/>
    <w:rsid w:val="007D4C8E"/>
    <w:rsid w:val="007E3661"/>
    <w:rsid w:val="007E5FD9"/>
    <w:rsid w:val="007F0064"/>
    <w:rsid w:val="00813C24"/>
    <w:rsid w:val="00820C7C"/>
    <w:rsid w:val="00870C67"/>
    <w:rsid w:val="008767CF"/>
    <w:rsid w:val="008824E1"/>
    <w:rsid w:val="00883655"/>
    <w:rsid w:val="008A6AB7"/>
    <w:rsid w:val="008B681D"/>
    <w:rsid w:val="008C1ABF"/>
    <w:rsid w:val="008D1FFF"/>
    <w:rsid w:val="008D23D2"/>
    <w:rsid w:val="008F7FBE"/>
    <w:rsid w:val="0090402F"/>
    <w:rsid w:val="00916D89"/>
    <w:rsid w:val="0092117D"/>
    <w:rsid w:val="009574EA"/>
    <w:rsid w:val="00961E31"/>
    <w:rsid w:val="00962596"/>
    <w:rsid w:val="00965DBD"/>
    <w:rsid w:val="009A33B8"/>
    <w:rsid w:val="009F101F"/>
    <w:rsid w:val="009F7022"/>
    <w:rsid w:val="00A1318D"/>
    <w:rsid w:val="00A22542"/>
    <w:rsid w:val="00AA3E12"/>
    <w:rsid w:val="00AB53B9"/>
    <w:rsid w:val="00AC428D"/>
    <w:rsid w:val="00AC6776"/>
    <w:rsid w:val="00AD4D8D"/>
    <w:rsid w:val="00AE723B"/>
    <w:rsid w:val="00AF5A22"/>
    <w:rsid w:val="00B10D60"/>
    <w:rsid w:val="00B21BE9"/>
    <w:rsid w:val="00B27907"/>
    <w:rsid w:val="00B30521"/>
    <w:rsid w:val="00B36F06"/>
    <w:rsid w:val="00B56A1C"/>
    <w:rsid w:val="00B84B11"/>
    <w:rsid w:val="00BB2008"/>
    <w:rsid w:val="00BC1696"/>
    <w:rsid w:val="00BE65A5"/>
    <w:rsid w:val="00C076EA"/>
    <w:rsid w:val="00C21C04"/>
    <w:rsid w:val="00C37579"/>
    <w:rsid w:val="00C70760"/>
    <w:rsid w:val="00CB1C3F"/>
    <w:rsid w:val="00CC3D42"/>
    <w:rsid w:val="00D308AE"/>
    <w:rsid w:val="00D47196"/>
    <w:rsid w:val="00D6156A"/>
    <w:rsid w:val="00D70E58"/>
    <w:rsid w:val="00D74BF2"/>
    <w:rsid w:val="00D77D60"/>
    <w:rsid w:val="00D91607"/>
    <w:rsid w:val="00D91DDC"/>
    <w:rsid w:val="00DA0503"/>
    <w:rsid w:val="00DC3C89"/>
    <w:rsid w:val="00DD0F4F"/>
    <w:rsid w:val="00DE155D"/>
    <w:rsid w:val="00DF006A"/>
    <w:rsid w:val="00E05411"/>
    <w:rsid w:val="00E10AC5"/>
    <w:rsid w:val="00E33862"/>
    <w:rsid w:val="00E70919"/>
    <w:rsid w:val="00E70BB6"/>
    <w:rsid w:val="00E902A7"/>
    <w:rsid w:val="00E90F88"/>
    <w:rsid w:val="00EB24F8"/>
    <w:rsid w:val="00EB3268"/>
    <w:rsid w:val="00EB62EF"/>
    <w:rsid w:val="00EC12A4"/>
    <w:rsid w:val="00EE5D43"/>
    <w:rsid w:val="00F10462"/>
    <w:rsid w:val="00F13250"/>
    <w:rsid w:val="00F23682"/>
    <w:rsid w:val="00F41F5C"/>
    <w:rsid w:val="00F47AF7"/>
    <w:rsid w:val="00F60F10"/>
    <w:rsid w:val="00F86AA1"/>
    <w:rsid w:val="00FA156A"/>
    <w:rsid w:val="00FB3FCD"/>
    <w:rsid w:val="00FC6085"/>
    <w:rsid w:val="00FD2A83"/>
    <w:rsid w:val="00FD3CE8"/>
    <w:rsid w:val="00FD51BB"/>
    <w:rsid w:val="00FF5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18AD8"/>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6A33C-53E4-4DA9-9849-D7EA5A7E9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33</TotalTime>
  <Pages>18</Pages>
  <Words>6745</Words>
  <Characters>3845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8</cp:revision>
  <cp:lastPrinted>2020-05-29T19:56:00Z</cp:lastPrinted>
  <dcterms:created xsi:type="dcterms:W3CDTF">2020-04-01T14:20:00Z</dcterms:created>
  <dcterms:modified xsi:type="dcterms:W3CDTF">2020-06-0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